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E2B00A" w14:textId="1BB9583B" w:rsidR="008A3FD1" w:rsidRPr="003A45A5" w:rsidRDefault="008A3FD1" w:rsidP="008A3FD1">
      <w:pPr>
        <w:jc w:val="both"/>
        <w:rPr>
          <w:rFonts w:ascii="Calibri" w:hAnsi="Calibri" w:cs="Calibri"/>
          <w:b/>
          <w:color w:val="000000" w:themeColor="text1"/>
          <w:szCs w:val="21"/>
        </w:rPr>
      </w:pPr>
      <w:r w:rsidRPr="003A45A5">
        <w:rPr>
          <w:rFonts w:ascii="Calibri" w:hAnsi="Calibri" w:cs="Calibri"/>
          <w:b/>
          <w:color w:val="000000" w:themeColor="text1"/>
          <w:sz w:val="24"/>
          <w:szCs w:val="24"/>
        </w:rPr>
        <w:t xml:space="preserve">Table </w:t>
      </w:r>
      <w:r w:rsidR="00DD1EF5" w:rsidRPr="003A45A5">
        <w:rPr>
          <w:rFonts w:ascii="Calibri" w:hAnsi="Calibri" w:cs="Calibri"/>
          <w:b/>
          <w:color w:val="000000" w:themeColor="text1"/>
          <w:sz w:val="24"/>
          <w:szCs w:val="24"/>
        </w:rPr>
        <w:t>S</w:t>
      </w:r>
      <w:r w:rsidRPr="003A45A5">
        <w:rPr>
          <w:rFonts w:ascii="Calibri" w:hAnsi="Calibri" w:cs="Calibri"/>
          <w:b/>
          <w:color w:val="000000" w:themeColor="text1"/>
          <w:sz w:val="24"/>
          <w:szCs w:val="24"/>
        </w:rPr>
        <w:t xml:space="preserve">1. Search </w:t>
      </w:r>
      <w:r w:rsidR="000A3E66" w:rsidRPr="003A45A5">
        <w:rPr>
          <w:rFonts w:ascii="Calibri" w:hAnsi="Calibri" w:cs="Calibri"/>
          <w:b/>
          <w:color w:val="000000" w:themeColor="text1"/>
          <w:sz w:val="24"/>
          <w:szCs w:val="24"/>
        </w:rPr>
        <w:t xml:space="preserve">strategy </w:t>
      </w:r>
    </w:p>
    <w:tbl>
      <w:tblPr>
        <w:tblStyle w:val="TableGrid"/>
        <w:tblW w:w="10060" w:type="dxa"/>
        <w:tblLook w:val="04A0" w:firstRow="1" w:lastRow="0" w:firstColumn="1" w:lastColumn="0" w:noHBand="0" w:noVBand="1"/>
      </w:tblPr>
      <w:tblGrid>
        <w:gridCol w:w="704"/>
        <w:gridCol w:w="9356"/>
      </w:tblGrid>
      <w:tr w:rsidR="008A3FD1" w:rsidRPr="003A45A5" w14:paraId="32C82085" w14:textId="77777777" w:rsidTr="009921A3">
        <w:tc>
          <w:tcPr>
            <w:tcW w:w="10060" w:type="dxa"/>
            <w:gridSpan w:val="2"/>
          </w:tcPr>
          <w:p w14:paraId="1C8844E7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Search concept 1: Migrant workers</w:t>
            </w:r>
          </w:p>
        </w:tc>
      </w:tr>
      <w:tr w:rsidR="008A3FD1" w:rsidRPr="003A45A5" w14:paraId="7074A7F9" w14:textId="77777777" w:rsidTr="009921A3">
        <w:tc>
          <w:tcPr>
            <w:tcW w:w="704" w:type="dxa"/>
          </w:tcPr>
          <w:p w14:paraId="4294568C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1 </w:t>
            </w:r>
          </w:p>
        </w:tc>
        <w:tc>
          <w:tcPr>
            <w:tcW w:w="9356" w:type="dxa"/>
          </w:tcPr>
          <w:p w14:paraId="4FC91698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((foreign* OR non-native* OR non-national* OR migrant* OR refugee* OR undocumented OR expat* OR traffick* OR immigrant*)adj3(work* OR labo?r OR labo?rer OR job OR staff OR occupation* OR employ*  OR forestr* OR plantation* OR manufactur* OR construction OR farm* OR brick kiln OR factory OR sugarcane OR fisher* OR mining)) </w:t>
            </w:r>
          </w:p>
        </w:tc>
      </w:tr>
      <w:tr w:rsidR="008A3FD1" w:rsidRPr="003A45A5" w14:paraId="7A9136E4" w14:textId="77777777" w:rsidTr="009921A3">
        <w:tc>
          <w:tcPr>
            <w:tcW w:w="704" w:type="dxa"/>
          </w:tcPr>
          <w:p w14:paraId="465CE4BB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356" w:type="dxa"/>
          </w:tcPr>
          <w:p w14:paraId="74BFBBB6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economic adj2 (migrant OR immigrant)</w:t>
            </w:r>
          </w:p>
        </w:tc>
      </w:tr>
      <w:tr w:rsidR="008A3FD1" w:rsidRPr="003A45A5" w14:paraId="3C86CA55" w14:textId="77777777" w:rsidTr="009921A3">
        <w:tc>
          <w:tcPr>
            <w:tcW w:w="704" w:type="dxa"/>
          </w:tcPr>
          <w:p w14:paraId="2FF3B9BF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9356" w:type="dxa"/>
          </w:tcPr>
          <w:p w14:paraId="3429A409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1 OR 2</w:t>
            </w:r>
          </w:p>
        </w:tc>
      </w:tr>
    </w:tbl>
    <w:p w14:paraId="1A0CE949" w14:textId="77777777" w:rsidR="008A3FD1" w:rsidRPr="003A45A5" w:rsidRDefault="008A3FD1" w:rsidP="008A3FD1">
      <w:pPr>
        <w:spacing w:after="0"/>
        <w:jc w:val="both"/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  <w:r w:rsidRPr="003A45A5">
        <w:rPr>
          <w:rFonts w:ascii="Calibri" w:hAnsi="Calibri" w:cs="Calibri"/>
          <w:b/>
          <w:bCs/>
          <w:color w:val="000000" w:themeColor="text1"/>
          <w:sz w:val="20"/>
          <w:szCs w:val="20"/>
        </w:rPr>
        <w:t>AND</w:t>
      </w:r>
    </w:p>
    <w:tbl>
      <w:tblPr>
        <w:tblStyle w:val="TableGrid"/>
        <w:tblpPr w:leftFromText="180" w:rightFromText="180" w:vertAnchor="text" w:horzAnchor="margin" w:tblpY="95"/>
        <w:tblOverlap w:val="never"/>
        <w:tblW w:w="10060" w:type="dxa"/>
        <w:tblLook w:val="04A0" w:firstRow="1" w:lastRow="0" w:firstColumn="1" w:lastColumn="0" w:noHBand="0" w:noVBand="1"/>
      </w:tblPr>
      <w:tblGrid>
        <w:gridCol w:w="704"/>
        <w:gridCol w:w="9356"/>
      </w:tblGrid>
      <w:tr w:rsidR="008A3FD1" w:rsidRPr="003A45A5" w14:paraId="4A4277DE" w14:textId="77777777" w:rsidTr="009921A3">
        <w:tc>
          <w:tcPr>
            <w:tcW w:w="10060" w:type="dxa"/>
            <w:gridSpan w:val="2"/>
          </w:tcPr>
          <w:p w14:paraId="7C5E5727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 xml:space="preserve">Search concept 2: Health outcomes </w:t>
            </w:r>
          </w:p>
        </w:tc>
      </w:tr>
      <w:tr w:rsidR="008A3FD1" w:rsidRPr="003A45A5" w14:paraId="115E82AD" w14:textId="77777777" w:rsidTr="009921A3">
        <w:trPr>
          <w:trHeight w:val="1205"/>
        </w:trPr>
        <w:tc>
          <w:tcPr>
            <w:tcW w:w="704" w:type="dxa"/>
          </w:tcPr>
          <w:p w14:paraId="72FD4D7F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Pr="003A45A5">
              <w:rPr>
                <w:rFonts w:ascii="Calibri" w:hAnsi="Calibri" w:cs="Calibri"/>
                <w:bCs/>
                <w:color w:val="000000" w:themeColor="text1"/>
                <w:sz w:val="20"/>
                <w:szCs w:val="20"/>
                <w:highlight w:val="white"/>
              </w:rPr>
              <w:t xml:space="preserve"> </w:t>
            </w:r>
          </w:p>
          <w:p w14:paraId="7A92F6C5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9356" w:type="dxa"/>
          </w:tcPr>
          <w:p w14:paraId="7311EA82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alth OR injur* OR disease* OR hazard* OR exposure* OR accident* OR hygiene OR safety OR trauma* OR fatal* OR harm* OR death* OR ill OR illness* OR sick* OR syndrome* OR wound* OR fatigue OR risk* OR disabilit* OR morbidit* or mortalit* OR infect* OR disorder* OR condition OR pain OR pains OR sore* OR ache* OR unwell OR hospital* OR vulnerabilit* OR strain* OR stress* OR danger* OR well?being </w:t>
            </w:r>
          </w:p>
        </w:tc>
      </w:tr>
      <w:tr w:rsidR="008A3FD1" w:rsidRPr="003A45A5" w14:paraId="5DD1F6D5" w14:textId="77777777" w:rsidTr="009921A3">
        <w:tc>
          <w:tcPr>
            <w:tcW w:w="704" w:type="dxa"/>
          </w:tcPr>
          <w:p w14:paraId="71C7EDA7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2 </w:t>
            </w:r>
          </w:p>
        </w:tc>
        <w:tc>
          <w:tcPr>
            <w:tcW w:w="9356" w:type="dxa"/>
          </w:tcPr>
          <w:p w14:paraId="1DF51276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respirat* OR musculoskeletal OR cardiovascular OR cancer* OR hypertensi* OR dermatitis OR allerg* OR fall* OR drown* OR exhaust* OR broken bone* OR toxic* OR burn* OR parasite* OR pesticide* OR insecticide* OR hydration OR asthma OR bronchitis OR pulmonary OR fatigue OR nephropathy* OR renal function OR urolithiasis OR kidney* OR ckd* OR aki OR anxi* OR depress* OR psychiatr* OR psycho*OR suicid* OR distress*</w:t>
            </w:r>
          </w:p>
        </w:tc>
      </w:tr>
      <w:tr w:rsidR="008A3FD1" w:rsidRPr="003A45A5" w14:paraId="662F75B4" w14:textId="77777777" w:rsidTr="009921A3">
        <w:tc>
          <w:tcPr>
            <w:tcW w:w="704" w:type="dxa"/>
          </w:tcPr>
          <w:p w14:paraId="5AF72B89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356" w:type="dxa"/>
          </w:tcPr>
          <w:p w14:paraId="574DFEA9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Dehydrat* OR exhaust* OR fatigue* OR syncope OR edema OR oedema OR HRI OR sunburn* OR cramp* OR rash OR miliaria OR stroke OR hyponatremia OR hypernatremia OR rhabdomyolysis</w:t>
            </w:r>
          </w:p>
        </w:tc>
      </w:tr>
      <w:tr w:rsidR="008A3FD1" w:rsidRPr="003A45A5" w14:paraId="1E6BB277" w14:textId="77777777" w:rsidTr="009921A3">
        <w:tc>
          <w:tcPr>
            <w:tcW w:w="704" w:type="dxa"/>
          </w:tcPr>
          <w:p w14:paraId="45C37233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356" w:type="dxa"/>
          </w:tcPr>
          <w:p w14:paraId="7600F95F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1 OR 2 OR 3</w:t>
            </w:r>
          </w:p>
        </w:tc>
      </w:tr>
    </w:tbl>
    <w:p w14:paraId="24AA49F0" w14:textId="77777777" w:rsidR="008A3FD1" w:rsidRPr="003A45A5" w:rsidRDefault="008A3FD1" w:rsidP="008A3FD1">
      <w:pPr>
        <w:spacing w:after="0"/>
        <w:jc w:val="both"/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  <w:r w:rsidRPr="003A45A5">
        <w:rPr>
          <w:rFonts w:ascii="Calibri" w:hAnsi="Calibri" w:cs="Calibri"/>
          <w:b/>
          <w:bCs/>
          <w:color w:val="000000" w:themeColor="text1"/>
          <w:sz w:val="20"/>
          <w:szCs w:val="20"/>
        </w:rPr>
        <w:t>AND</w:t>
      </w:r>
    </w:p>
    <w:tbl>
      <w:tblPr>
        <w:tblStyle w:val="TableGrid"/>
        <w:tblW w:w="10060" w:type="dxa"/>
        <w:tblLook w:val="04A0" w:firstRow="1" w:lastRow="0" w:firstColumn="1" w:lastColumn="0" w:noHBand="0" w:noVBand="1"/>
      </w:tblPr>
      <w:tblGrid>
        <w:gridCol w:w="704"/>
        <w:gridCol w:w="9356"/>
      </w:tblGrid>
      <w:tr w:rsidR="008A3FD1" w:rsidRPr="003A45A5" w14:paraId="2E353818" w14:textId="77777777" w:rsidTr="009921A3">
        <w:tc>
          <w:tcPr>
            <w:tcW w:w="10060" w:type="dxa"/>
            <w:gridSpan w:val="2"/>
          </w:tcPr>
          <w:p w14:paraId="33E33356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Search concept 3: Heat exposure</w:t>
            </w:r>
          </w:p>
        </w:tc>
      </w:tr>
      <w:tr w:rsidR="008A3FD1" w:rsidRPr="003A45A5" w14:paraId="28CEBBCE" w14:textId="77777777" w:rsidTr="009921A3">
        <w:tc>
          <w:tcPr>
            <w:tcW w:w="704" w:type="dxa"/>
          </w:tcPr>
          <w:p w14:paraId="4AB5BFFE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Pr="003A45A5">
              <w:rPr>
                <w:rFonts w:ascii="Calibri" w:hAnsi="Calibri" w:cs="Calibri"/>
                <w:bCs/>
                <w:color w:val="000000" w:themeColor="text1"/>
                <w:sz w:val="20"/>
                <w:szCs w:val="20"/>
                <w:highlight w:val="white"/>
              </w:rPr>
              <w:t xml:space="preserve"> </w:t>
            </w:r>
          </w:p>
          <w:p w14:paraId="399353DB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9356" w:type="dxa"/>
          </w:tcPr>
          <w:p w14:paraId="6404D791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at* OR warm* OR hot OR dry OR summer OR temperatures OR wbgt OR humid* OR arid OR ultraviolet OR UV OR drought OR thermal  </w:t>
            </w:r>
          </w:p>
        </w:tc>
      </w:tr>
      <w:tr w:rsidR="008A3FD1" w:rsidRPr="003A45A5" w14:paraId="12052A6F" w14:textId="77777777" w:rsidTr="009921A3">
        <w:tc>
          <w:tcPr>
            <w:tcW w:w="704" w:type="dxa"/>
          </w:tcPr>
          <w:p w14:paraId="1E07976B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2 </w:t>
            </w:r>
          </w:p>
        </w:tc>
        <w:tc>
          <w:tcPr>
            <w:tcW w:w="9356" w:type="dxa"/>
          </w:tcPr>
          <w:p w14:paraId="2448A596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weat* OR hypertherm* OR strain OR electrolyte* OR tolerance</w:t>
            </w:r>
          </w:p>
        </w:tc>
      </w:tr>
      <w:tr w:rsidR="008A3FD1" w:rsidRPr="003A45A5" w14:paraId="4F7C8577" w14:textId="77777777" w:rsidTr="009921A3">
        <w:tc>
          <w:tcPr>
            <w:tcW w:w="704" w:type="dxa"/>
          </w:tcPr>
          <w:p w14:paraId="6B39ADFA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356" w:type="dxa"/>
          </w:tcPr>
          <w:p w14:paraId="1ED43EDE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((climate OR climatic)adj2(change OR event OR disaster OR crisis OR variation OR variabilit*)) OR extreme weather </w:t>
            </w:r>
          </w:p>
        </w:tc>
      </w:tr>
      <w:tr w:rsidR="008A3FD1" w:rsidRPr="003A45A5" w14:paraId="5DBB662B" w14:textId="77777777" w:rsidTr="009921A3">
        <w:tc>
          <w:tcPr>
            <w:tcW w:w="704" w:type="dxa"/>
          </w:tcPr>
          <w:p w14:paraId="7719169F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9356" w:type="dxa"/>
          </w:tcPr>
          <w:p w14:paraId="1885BD49" w14:textId="77777777" w:rsidR="008A3FD1" w:rsidRPr="003A45A5" w:rsidRDefault="008A3FD1" w:rsidP="0049657C">
            <w:pPr>
              <w:jc w:val="both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 w:rsidRPr="003A45A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1 OR 2 OR 3</w:t>
            </w:r>
          </w:p>
        </w:tc>
      </w:tr>
    </w:tbl>
    <w:p w14:paraId="48A91D1E" w14:textId="18DDEE71" w:rsidR="00792D77" w:rsidRPr="003A45A5" w:rsidRDefault="00792D77" w:rsidP="00792D77">
      <w:pPr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</w:p>
    <w:p w14:paraId="17F0628C" w14:textId="77777777" w:rsidR="006B3586" w:rsidRPr="003A45A5" w:rsidRDefault="006B3586" w:rsidP="00792D77">
      <w:pPr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</w:p>
    <w:p w14:paraId="56965687" w14:textId="77777777" w:rsidR="006B3586" w:rsidRDefault="006B3586" w:rsidP="00792D77">
      <w:pPr>
        <w:rPr>
          <w:rFonts w:ascii="Calibri" w:hAnsi="Calibri" w:cs="Calibri"/>
          <w:b/>
          <w:bCs/>
          <w:color w:val="000000" w:themeColor="text1"/>
          <w:sz w:val="22"/>
        </w:rPr>
        <w:sectPr w:rsidR="006B3586" w:rsidSect="006B358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2757330" w14:textId="0A78276C" w:rsidR="003A45A5" w:rsidRPr="003A45A5" w:rsidRDefault="003A45A5" w:rsidP="003A45A5">
      <w:pPr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lastRenderedPageBreak/>
        <w:t xml:space="preserve">Table S2. Quality appraisal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r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esults: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a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nalytical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c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ross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s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ectional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s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tudies  </w:t>
      </w:r>
    </w:p>
    <w:tbl>
      <w:tblPr>
        <w:tblStyle w:val="TableGrid"/>
        <w:tblW w:w="0" w:type="auto"/>
        <w:tblInd w:w="-572" w:type="dxa"/>
        <w:tblLook w:val="04A0" w:firstRow="1" w:lastRow="0" w:firstColumn="1" w:lastColumn="0" w:noHBand="0" w:noVBand="1"/>
      </w:tblPr>
      <w:tblGrid>
        <w:gridCol w:w="2293"/>
        <w:gridCol w:w="1274"/>
        <w:gridCol w:w="1018"/>
        <w:gridCol w:w="895"/>
        <w:gridCol w:w="884"/>
        <w:gridCol w:w="906"/>
        <w:gridCol w:w="899"/>
        <w:gridCol w:w="880"/>
        <w:gridCol w:w="890"/>
        <w:gridCol w:w="1005"/>
        <w:gridCol w:w="894"/>
        <w:gridCol w:w="894"/>
        <w:gridCol w:w="894"/>
        <w:gridCol w:w="894"/>
      </w:tblGrid>
      <w:tr w:rsidR="003A45A5" w:rsidRPr="000D2D99" w14:paraId="08214743" w14:textId="77777777" w:rsidTr="00C73032">
        <w:tc>
          <w:tcPr>
            <w:tcW w:w="2382" w:type="dxa"/>
          </w:tcPr>
          <w:p w14:paraId="3ED0B04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2138" w:type="dxa"/>
            <w:gridSpan w:val="13"/>
          </w:tcPr>
          <w:p w14:paraId="6706BA2D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Study:</w:t>
            </w:r>
          </w:p>
        </w:tc>
      </w:tr>
      <w:tr w:rsidR="003A45A5" w:rsidRPr="000D2D99" w14:paraId="7EF548B0" w14:textId="77777777" w:rsidTr="00C73032">
        <w:tc>
          <w:tcPr>
            <w:tcW w:w="2382" w:type="dxa"/>
          </w:tcPr>
          <w:p w14:paraId="7FB792ED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Checklist item:</w:t>
            </w:r>
          </w:p>
        </w:tc>
        <w:tc>
          <w:tcPr>
            <w:tcW w:w="1306" w:type="dxa"/>
          </w:tcPr>
          <w:p w14:paraId="408C9A2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BYmFzaWxpbTwvQXV0aG9yPjxZ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BYmFzaWxpbTwvQXV0aG9yPjxZ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Abasilim et al. (36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938" w:type="dxa"/>
          </w:tcPr>
          <w:p w14:paraId="6D021D4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Al-Sayyad&lt;/Author&gt;&lt;Year&gt;2014&lt;/Year&gt;&lt;RecNum&gt;41&lt;/RecNum&gt;&lt;DisplayText&gt;Al-Sayyad and Hamadeh (37)&lt;/DisplayText&gt;&lt;record&gt;&lt;rec-number&gt;41&lt;/rec-number&gt;&lt;foreign-keys&gt;&lt;key app="EN" db-id="tx2xrwwsvfrddleszvlxffe052eveeazd9xf" timestamp="1721643270"&gt;41&lt;/key&gt;&lt;/foreign-keys&gt;&lt;ref-type name="Journal Article"&gt;17&lt;/ref-type&gt;&lt;contributors&gt;&lt;authors&gt;&lt;author&gt;Al-Sayyad, Adel Salman&lt;/author&gt;&lt;author&gt;Hamadeh, Randah R&lt;/author&gt;&lt;/authors&gt;&lt;/contributors&gt;&lt;titles&gt;&lt;title&gt;The burden of climate-related conditions among laborers at Al-Razi Health Centre, Bahrain&lt;/title&gt;&lt;/titles&gt;&lt;dates&gt;&lt;year&gt;2014&lt;/year&gt;&lt;/dates&gt;&lt;urls&gt;&lt;/urls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Al-Sayyad and Hamadeh (37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6" w:type="dxa"/>
          </w:tcPr>
          <w:p w14:paraId="052A5AE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Culp&lt;/Author&gt;&lt;Year&gt;2019&lt;/Year&gt;&lt;RecNum&gt;37&lt;/RecNum&gt;&lt;DisplayText&gt;Culp and Tonelli (38)&lt;/DisplayText&gt;&lt;record&gt;&lt;rec-number&gt;37&lt;/rec-number&gt;&lt;foreign-keys&gt;&lt;key app="EN" db-id="tx2xrwwsvfrddleszvlxffe052eveeazd9xf" timestamp="1721479205"&gt;37&lt;/key&gt;&lt;/foreign-keys&gt;&lt;ref-type name="Journal Article"&gt;17&lt;/ref-type&gt;&lt;contributors&gt;&lt;authors&gt;&lt;author&gt;Culp, Kennith&lt;/author&gt;&lt;author&gt;Tonelli, Shalome&lt;/author&gt;&lt;/authors&gt;&lt;/contributors&gt;&lt;titles&gt;&lt;title&gt;Heat-Related Illness in Midwestern Hispanic Farmworkers: A Descriptive Analysis of Hydration Status and Reported Symptoms&lt;/title&gt;&lt;secondary-title&gt;Workplace Health &amp;amp;amp; Safety&lt;/secondary-title&gt;&lt;/titles&gt;&lt;periodical&gt;&lt;full-title&gt;Workplace Health &amp;amp;amp; Safety&lt;/full-title&gt;&lt;/periodical&gt;&lt;pages&gt;168-178&lt;/pages&gt;&lt;volume&gt;67&lt;/volume&gt;&lt;number&gt;4&lt;/number&gt;&lt;dates&gt;&lt;year&gt;2019&lt;/year&gt;&lt;/dates&gt;&lt;publisher&gt;SAGE Publications&lt;/publisher&gt;&lt;isbn&gt;2165-0799&lt;/isbn&gt;&lt;urls&gt;&lt;related-urls&gt;&lt;url&gt;https://dx.doi.org/10.1177/2165079918813380&lt;/url&gt;&lt;/related-urls&gt;&lt;/urls&gt;&lt;electronic-resource-num&gt;10.1177/2165079918813380&lt;/electronic-resource-num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Culp and Tonelli (38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6" w:type="dxa"/>
          </w:tcPr>
          <w:p w14:paraId="44EF150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Crowe&lt;/Author&gt;&lt;Year&gt;2015&lt;/Year&gt;&lt;RecNum&gt;8&lt;/RecNum&gt;&lt;DisplayText&gt;Crowe et al. (50)&lt;/DisplayText&gt;&lt;record&gt;&lt;rec-number&gt;8&lt;/rec-number&gt;&lt;foreign-keys&gt;&lt;key app="EN" db-id="tx2xrwwsvfrddleszvlxffe052eveeazd9xf" timestamp="1721473918"&gt;8&lt;/key&gt;&lt;/foreign-keys&gt;&lt;ref-type name="Journal Article"&gt;17&lt;/ref-type&gt;&lt;contributors&gt;&lt;authors&gt;&lt;author&gt;Crowe, Jennifer&lt;/author&gt;&lt;author&gt;Nilsson, Maria&lt;/author&gt;&lt;author&gt;Kjellstrom, Tord&lt;/author&gt;&lt;author&gt;Wesseling, Catharina&lt;/author&gt;&lt;/authors&gt;&lt;/contributors&gt;&lt;titles&gt;&lt;title&gt;Heat-related symptoms in sugarcane harvesters&lt;/title&gt;&lt;secondary-title&gt;American Journal of Industrial Medicine&lt;/secondary-title&gt;&lt;/titles&gt;&lt;periodical&gt;&lt;full-title&gt;American Journal of Industrial Medicine&lt;/full-title&gt;&lt;/periodical&gt;&lt;pages&gt;541-548&lt;/pages&gt;&lt;volume&gt;58&lt;/volume&gt;&lt;number&gt;5&lt;/number&gt;&lt;keywords&gt;&lt;keyword&gt;Adult&lt;/keyword&gt;&lt;keyword&gt;Agricultural Workers&amp;apos; Diseases&lt;/keyword&gt;&lt;keyword&gt;Climate&lt;/keyword&gt;&lt;keyword&gt;Farmers&lt;/keyword&gt;&lt;keyword&gt;Heat Stress Disorders&lt;/keyword&gt;&lt;keyword&gt;Hot Temperature&lt;/keyword&gt;&lt;keyword&gt;Humans&lt;/keyword&gt;&lt;keyword&gt;Middle Aged&lt;/keyword&gt;&lt;keyword&gt;Occupational Exposure&lt;/keyword&gt;&lt;keyword&gt;Risk Factors&lt;/keyword&gt;&lt;keyword&gt;Saccharum&lt;/keyword&gt;&lt;keyword&gt;Workplace&lt;/keyword&gt;&lt;keyword&gt;Young Adult&lt;/keyword&gt;&lt;keyword&gt;Central America&lt;/keyword&gt;&lt;keyword&gt;agricultural worker&lt;/keyword&gt;&lt;keyword&gt;chronic kidney disease&lt;/keyword&gt;&lt;keyword&gt;climate change&lt;/keyword&gt;&lt;keyword&gt;heat stress&lt;/keyword&gt;&lt;keyword&gt;sugarcane&lt;/keyword&gt;&lt;/keywords&gt;&lt;dates&gt;&lt;year&gt;2015&lt;/year&gt;&lt;/dates&gt;&lt;isbn&gt;1097-0274&lt;/isbn&gt;&lt;accession-num&gt;25851165&lt;/accession-num&gt;&lt;urls&gt;&lt;/urls&gt;&lt;electronic-resource-num&gt;10.1002/ajim.22450&lt;/electronic-resource-num&gt;&lt;access-date&gt;-05&lt;/access-date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Crowe et al. (50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</w:tcPr>
          <w:p w14:paraId="2306B31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Ioannou&lt;/Author&gt;&lt;Year&gt;2023&lt;/Year&gt;&lt;RecNum&gt;31&lt;/RecNum&gt;&lt;DisplayText&gt;Ioannou et al. (17)&lt;/DisplayText&gt;&lt;record&gt;&lt;rec-number&gt;31&lt;/rec-number&gt;&lt;foreign-keys&gt;&lt;key app="EN" db-id="tx2xrwwsvfrddleszvlxffe052eveeazd9xf" timestamp="1721473918"&gt;31&lt;/key&gt;&lt;/foreign-keys&gt;&lt;ref-type name="Journal Article"&gt;17&lt;/ref-type&gt;&lt;contributors&gt;&lt;authors&gt;&lt;author&gt;Ioannou, Leonidas G.&lt;/author&gt;&lt;author&gt;Testa, Davide J.&lt;/author&gt;&lt;author&gt;Tsoutsoubi, Lydia&lt;/author&gt;&lt;author&gt;Mantzios, Konstantinos&lt;/author&gt;&lt;author&gt;Gkikas, Giorgos&lt;/author&gt;&lt;author&gt;Agaliotis, Gerasimos&lt;/author&gt;&lt;author&gt;Nybo, Lars&lt;/author&gt;&lt;author&gt;Babar, Zahra&lt;/author&gt;&lt;author&gt;Flouris, Andreas D.&lt;/author&gt;&lt;/authors&gt;&lt;/contributors&gt;&lt;titles&gt;&lt;title&gt;Migrants from Low-Income Countries have Higher Heat-Health Risk Profiles Compared to Native Workers in Agriculture&lt;/title&gt;&lt;secondary-title&gt;Journal of Immigrant and Minority Health&lt;/secondary-title&gt;&lt;/titles&gt;&lt;periodical&gt;&lt;full-title&gt;Journal of Immigrant and Minority Health&lt;/full-title&gt;&lt;/periodical&gt;&lt;pages&gt;816-823&lt;/pages&gt;&lt;volume&gt;25&lt;/volume&gt;&lt;number&gt;4&lt;/number&gt;&lt;keywords&gt;&lt;keyword&gt;Humans&lt;/keyword&gt;&lt;keyword&gt;Transients and Migrants&lt;/keyword&gt;&lt;keyword&gt;Hot Temperature&lt;/keyword&gt;&lt;keyword&gt;Income&lt;/keyword&gt;&lt;keyword&gt;Poverty&lt;/keyword&gt;&lt;keyword&gt;Agriculture&lt;/keyword&gt;&lt;keyword&gt;Heat strain&lt;/keyword&gt;&lt;keyword&gt;Heat stress&lt;/keyword&gt;&lt;keyword&gt;Migrants&lt;/keyword&gt;&lt;keyword&gt;Workers&lt;/keyword&gt;&lt;/keywords&gt;&lt;dates&gt;&lt;year&gt;2023&lt;/year&gt;&lt;/dates&gt;&lt;isbn&gt;1557-1920&lt;/isbn&gt;&lt;accession-num&gt;37208495&lt;/accession-num&gt;&lt;urls&gt;&lt;/urls&gt;&lt;custom2&gt;PMC10198783&lt;/custom2&gt;&lt;electronic-resource-num&gt;10.1007/s10903-023-01493-2&lt;/electronic-resource-num&gt;&lt;access-date&gt;-08&lt;/access-date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Ioannou et al. (17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</w:tcPr>
          <w:p w14:paraId="531060E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LZWFybmV5PC9BdXRob3I+PFll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LZWFybmV5PC9BdXRob3I+PFll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Kearney et al. (41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5" w:type="dxa"/>
          </w:tcPr>
          <w:p w14:paraId="3661591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Luque&lt;/Author&gt;&lt;Year&gt;2020&lt;/Year&gt;&lt;RecNum&gt;36&lt;/RecNum&gt;&lt;DisplayText&gt;Luque et al. (48)&lt;/DisplayText&gt;&lt;record&gt;&lt;rec-number&gt;36&lt;/rec-number&gt;&lt;foreign-keys&gt;&lt;key app="EN" db-id="tx2xrwwsvfrddleszvlxffe052eveeazd9xf" timestamp="1721475478"&gt;36&lt;/key&gt;&lt;/foreign-keys&gt;&lt;ref-type name="Journal Article"&gt;17&lt;/ref-type&gt;&lt;contributors&gt;&lt;authors&gt;&lt;author&gt;Luque, John S.&lt;/author&gt;&lt;author&gt;Becker, Alan&lt;/author&gt;&lt;author&gt;Bossak, Brian H.&lt;/author&gt;&lt;author&gt;Grzywacz, Joseph G.&lt;/author&gt;&lt;author&gt;Tovar-Aguilar, Jose Antonio&lt;/author&gt;&lt;author&gt;Guo, Yian&lt;/author&gt;&lt;/authors&gt;&lt;/contributors&gt;&lt;titles&gt;&lt;title&gt;Knowledge and Practices to Avoid Heat-Related Illness among Hispanic Farmworkers along the Florida-Georgia Line&lt;/title&gt;&lt;secondary-title&gt;Journal of Agromedicine&lt;/secondary-title&gt;&lt;/titles&gt;&lt;periodical&gt;&lt;full-title&gt;Journal of Agromedicine&lt;/full-title&gt;&lt;/periodical&gt;&lt;pages&gt;190-200&lt;/pages&gt;&lt;volume&gt;25&lt;/volume&gt;&lt;number&gt;2&lt;/number&gt;&lt;dates&gt;&lt;year&gt;2020&lt;/year&gt;&lt;/dates&gt;&lt;publisher&gt;Informa UK Limited&lt;/publisher&gt;&lt;isbn&gt;1059-924X&lt;/isbn&gt;&lt;urls&gt;&lt;related-urls&gt;&lt;url&gt;https://dx.doi.org/10.1080/1059924X.2019.1670312&lt;/url&gt;&lt;/related-urls&gt;&lt;/urls&gt;&lt;electronic-resource-num&gt;10.1080/1059924x.2019.1670312&lt;/electronic-resource-num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Luque et al. (48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7" w:type="dxa"/>
          </w:tcPr>
          <w:p w14:paraId="4FA316B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Mizelle&lt;/Author&gt;&lt;Year&gt;2022&lt;/Year&gt;&lt;RecNum&gt;46&lt;/RecNum&gt;&lt;DisplayText&gt;Mizelle et al. (47)&lt;/DisplayText&gt;&lt;record&gt;&lt;rec-number&gt;46&lt;/rec-number&gt;&lt;foreign-keys&gt;&lt;key app="EN" db-id="tx2xrwwsvfrddleszvlxffe052eveeazd9xf" timestamp="1721643446"&gt;46&lt;/key&gt;&lt;/foreign-keys&gt;&lt;ref-type name="Journal Article"&gt;17&lt;/ref-type&gt;&lt;contributors&gt;&lt;authors&gt;&lt;author&gt;Mizelle, E.&lt;/author&gt;&lt;author&gt;Larson, K. L.&lt;/author&gt;&lt;author&gt;Bolin, L. P.&lt;/author&gt;&lt;author&gt;Kearney, G. D.&lt;/author&gt;&lt;/authors&gt;&lt;/contributors&gt;&lt;auth-address&gt;East Carolina University.&lt;/auth-address&gt;&lt;titles&gt;&lt;title&gt;Fluid Intake and Hydration Status Among North Carolina Farmworkers: A Mixed Methods Study&lt;/title&gt;&lt;secondary-title&gt;Workplace Health Saf&lt;/secondary-title&gt;&lt;/titles&gt;&lt;periodical&gt;&lt;full-title&gt;Workplace Health Saf&lt;/full-title&gt;&lt;/periodical&gt;&lt;pages&gt;532-541&lt;/pages&gt;&lt;volume&gt;70&lt;/volume&gt;&lt;number&gt;12&lt;/number&gt;&lt;edition&gt;20220824&lt;/edition&gt;&lt;keywords&gt;&lt;keyword&gt;Male&lt;/keyword&gt;&lt;keyword&gt;Humans&lt;/keyword&gt;&lt;keyword&gt;Farmers&lt;/keyword&gt;&lt;keyword&gt;North Carolina&lt;/keyword&gt;&lt;keyword&gt;*Occupational Exposure&lt;/keyword&gt;&lt;keyword&gt;*Heat Stress Disorders/prevention &amp;amp; control&lt;/keyword&gt;&lt;keyword&gt;*Transients and Migrants&lt;/keyword&gt;&lt;keyword&gt;Agriculture&lt;/keyword&gt;&lt;keyword&gt;farmworkers&lt;/keyword&gt;&lt;keyword&gt;fluid intake&lt;/keyword&gt;&lt;keyword&gt;heat-related illness&lt;/keyword&gt;&lt;keyword&gt;hydration status&lt;/keyword&gt;&lt;/keywords&gt;&lt;dates&gt;&lt;year&gt;2022&lt;/year&gt;&lt;pub-dates&gt;&lt;date&gt;Dec&lt;/date&gt;&lt;/pub-dates&gt;&lt;/dates&gt;&lt;isbn&gt;2165-0799&lt;/isbn&gt;&lt;accession-num&gt;36002982&lt;/accession-num&gt;&lt;urls&gt;&lt;/urls&gt;&lt;electronic-resource-num&gt;10.1177/21650799221117273&lt;/electronic-resource-num&gt;&lt;remote-database-provider&gt;NLM&lt;/remote-database-provider&gt;&lt;language&gt;eng&lt;/language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Mizelle et al. (47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926" w:type="dxa"/>
          </w:tcPr>
          <w:p w14:paraId="3EABBBD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PJmFwb3M7Q29ubm9yPC9BdXRo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PJmFwb3M7Q29ubm9yPC9BdXRo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O'Connor et al. (46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8" w:type="dxa"/>
          </w:tcPr>
          <w:p w14:paraId="5D51A12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Pokhrel&lt;/Author&gt;&lt;Year&gt;2020&lt;/Year&gt;&lt;RecNum&gt;48&lt;/RecNum&gt;&lt;DisplayText&gt;Pokhrel et al. (52)&lt;/DisplayText&gt;&lt;record&gt;&lt;rec-number&gt;48&lt;/rec-number&gt;&lt;foreign-keys&gt;&lt;key app="EN" db-id="tx2xrwwsvfrddleszvlxffe052eveeazd9xf" timestamp="1721643487"&gt;48&lt;/key&gt;&lt;/foreign-keys&gt;&lt;ref-type name="Journal Article"&gt;17&lt;/ref-type&gt;&lt;contributors&gt;&lt;authors&gt;&lt;author&gt;Pokhrel, S.&lt;/author&gt;&lt;author&gt;Ghimire, A.&lt;/author&gt;&lt;author&gt;Chhetry, M.&lt;/author&gt;&lt;author&gt;Lamichane, S.&lt;/author&gt;&lt;author&gt;Shreewastav, R. K.&lt;/author&gt;&lt;/authors&gt;&lt;/contributors&gt;&lt;auth-address&gt;Department of Obstetrics and Gynecology, Nobel Medical College Teaching Hospital, Biratnagar, Nepal.&amp;#xD;Department of Biochemistry, Nobel Medical College Teaching Hospital, Biratnagar, Nepal.&lt;/auth-address&gt;&lt;titles&gt;&lt;title&gt;Selected Risk Factors and Pattern of Semen Abnormality in Male Partners of Infertile Couples in Eastern Nepal: A Descriptive Cross-sectional Study&lt;/title&gt;&lt;secondary-title&gt;JNMA J Nepal Med Assoc&lt;/secondary-title&gt;&lt;/titles&gt;&lt;periodical&gt;&lt;full-title&gt;JNMA J Nepal Med Assoc&lt;/full-title&gt;&lt;/periodical&gt;&lt;pages&gt;668-671&lt;/pages&gt;&lt;volume&gt;58&lt;/volume&gt;&lt;number&gt;229&lt;/number&gt;&lt;edition&gt;20200927&lt;/edition&gt;&lt;keywords&gt;&lt;keyword&gt;Cross-Sectional Studies&lt;/keyword&gt;&lt;keyword&gt;Humans&lt;/keyword&gt;&lt;keyword&gt;*Infertility, Male/diagnosis/epidemiology&lt;/keyword&gt;&lt;keyword&gt;Male&lt;/keyword&gt;&lt;keyword&gt;Nepal/epidemiology&lt;/keyword&gt;&lt;keyword&gt;Prospective Studies&lt;/keyword&gt;&lt;keyword&gt;Risk Factors&lt;/keyword&gt;&lt;keyword&gt;*Semen&lt;/keyword&gt;&lt;keyword&gt;infertility&lt;/keyword&gt;&lt;keyword&gt;risk factors&lt;/keyword&gt;&lt;keyword&gt;semen abnormality parameters.&lt;/keyword&gt;&lt;/keywords&gt;&lt;dates&gt;&lt;year&gt;2020&lt;/year&gt;&lt;pub-dates&gt;&lt;date&gt;Sep 27&lt;/date&gt;&lt;/pub-dates&gt;&lt;/dates&gt;&lt;isbn&gt;0028-2715 (Print)&amp;#xD;0028-2715&lt;/isbn&gt;&lt;accession-num&gt;33068088&lt;/accession-num&gt;&lt;urls&gt;&lt;/urls&gt;&lt;custom1&gt;None.&lt;/custom1&gt;&lt;custom2&gt;PMC7580322&lt;/custom2&gt;&lt;electronic-resource-num&gt;10.31729/jnma.4882&lt;/electronic-resource-num&gt;&lt;remote-database-provider&gt;NLM&lt;/remote-database-provider&gt;&lt;language&gt;eng&lt;/language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Pokhrel et al. (52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8" w:type="dxa"/>
          </w:tcPr>
          <w:p w14:paraId="1FA17AD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Sharma&lt;/Author&gt;&lt;Year&gt;2024&lt;/Year&gt;&lt;RecNum&gt;50&lt;/RecNum&gt;&lt;DisplayText&gt;Sharma et al. (42)&lt;/DisplayText&gt;&lt;record&gt;&lt;rec-number&gt;50&lt;/rec-number&gt;&lt;foreign-keys&gt;&lt;key app="EN" db-id="tx2xrwwsvfrddleszvlxffe052eveeazd9xf" timestamp="1721643621"&gt;50&lt;/key&gt;&lt;/foreign-keys&gt;&lt;ref-type name="Journal Article"&gt;17&lt;/ref-type&gt;&lt;contributors&gt;&lt;authors&gt;&lt;author&gt;Sharma, Shailendra&lt;/author&gt;&lt;author&gt;Koirala, Sweta&lt;/author&gt;&lt;author&gt;Inagaki, Yoko&lt;/author&gt;&lt;author&gt;Kafle, Rishi Kumar&lt;/author&gt;&lt;author&gt;Koirala, Sweta&lt;/author&gt;&lt;author&gt;Khadka, Nasatya&lt;/author&gt;&lt;author&gt;K.C, Pooja&lt;/author&gt;&lt;author&gt;Jakobsson, Kristina Margareta&lt;/author&gt;&lt;author&gt;Glaser, Jason R.&lt;/author&gt;&lt;author&gt;Neupane, Dinesh&lt;/author&gt;&lt;/authors&gt;&lt;/contributors&gt;&lt;titles&gt;&lt;title&gt;WCN24-2472 ENVIRONMENTAL AND OCCUPATIONAL EXPOSURE AMONG ENDSTAGE RENAL DISEASE PATIENTS IN KATHMANDU, NEPAL&lt;/title&gt;&lt;secondary-title&gt;Kidney International Reports&lt;/secondary-title&gt;&lt;/titles&gt;&lt;periodical&gt;&lt;full-title&gt;Kidney International Reports&lt;/full-title&gt;&lt;/periodical&gt;&lt;pages&gt;S576&lt;/pages&gt;&lt;volume&gt;9&lt;/volume&gt;&lt;number&gt;4&lt;/number&gt;&lt;dates&gt;&lt;year&gt;2024&lt;/year&gt;&lt;/dates&gt;&lt;publisher&gt;Elsevier BV&lt;/publisher&gt;&lt;isbn&gt;2468-0249&lt;/isbn&gt;&lt;urls&gt;&lt;related-urls&gt;&lt;url&gt;https://dx.doi.org/10.1016/j.ekir.2024.02.1210&lt;/url&gt;&lt;/related-urls&gt;&lt;/urls&gt;&lt;electronic-resource-num&gt;10.1016/j.ekir.2024.02.1210&lt;/electronic-resource-num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Sharma et al. (42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5" w:type="dxa"/>
          </w:tcPr>
          <w:p w14:paraId="10F3549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TbWl0aDwvQXV0aG9yPjxZZWFy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TbWl0aDwvQXV0aG9yPjxZZWFy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Smith et al. (43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95" w:type="dxa"/>
          </w:tcPr>
          <w:p w14:paraId="6201ED3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Smith&lt;/Author&gt;&lt;Year&gt;2022&lt;/Year&gt;&lt;RecNum&gt;52&lt;/RecNum&gt;&lt;DisplayText&gt;Smith et al. (44)&lt;/DisplayText&gt;&lt;record&gt;&lt;rec-number&gt;52&lt;/rec-number&gt;&lt;foreign-keys&gt;&lt;key app="EN" db-id="tx2xrwwsvfrddleszvlxffe052eveeazd9xf" timestamp="1721643678"&gt;52&lt;/key&gt;&lt;/foreign-keys&gt;&lt;ref-type name="Journal Article"&gt;17&lt;/ref-type&gt;&lt;contributors&gt;&lt;authors&gt;&lt;author&gt;Smith, D. J.&lt;/author&gt;&lt;author&gt;Mac, V.&lt;/author&gt;&lt;author&gt;Thompson, L. M.&lt;/author&gt;&lt;author&gt;Plantinga, L.&lt;/author&gt;&lt;author&gt;Kasper, L.&lt;/author&gt;&lt;author&gt;Hertzberg, V. S.&lt;/author&gt;&lt;/authors&gt;&lt;/contributors&gt;&lt;auth-address&gt;Emory University Nell Hodgson Woodruff School of Nursing.&amp;#xD;School of Medicine, Emory University.&amp;#xD;Grady Health System.&lt;/auth-address&gt;&lt;titles&gt;&lt;title&gt;Using Occupational Histories to Assess Heat Exposure in Undocumented Workers Receiving Emergent Renal Dialysis in Georgia&lt;/title&gt;&lt;secondary-title&gt;Workplace Health Saf&lt;/secondary-title&gt;&lt;/titles&gt;&lt;periodical&gt;&lt;full-title&gt;Workplace Health Saf&lt;/full-title&gt;&lt;/periodical&gt;&lt;pages&gt;251-258&lt;/pages&gt;&lt;volume&gt;70&lt;/volume&gt;&lt;number&gt;5&lt;/number&gt;&lt;edition&gt;20220203&lt;/edition&gt;&lt;keywords&gt;&lt;keyword&gt;Female&lt;/keyword&gt;&lt;keyword&gt;Georgia&lt;/keyword&gt;&lt;keyword&gt;Hot Temperature&lt;/keyword&gt;&lt;keyword&gt;Humans&lt;/keyword&gt;&lt;keyword&gt;*Kidney Failure, Chronic/epidemiology/psychology&lt;/keyword&gt;&lt;keyword&gt;Male&lt;/keyword&gt;&lt;keyword&gt;Middle Aged&lt;/keyword&gt;&lt;keyword&gt;*Occupational Exposure/adverse effects&lt;/keyword&gt;&lt;keyword&gt;Renal Dialysis&lt;/keyword&gt;&lt;keyword&gt;*Undocumented Immigrants/psychology&lt;/keyword&gt;&lt;keyword&gt;United States&lt;/keyword&gt;&lt;keyword&gt;emergent dialysis&lt;/keyword&gt;&lt;keyword&gt;occupational histories&lt;/keyword&gt;&lt;keyword&gt;topic modeling&lt;/keyword&gt;&lt;keyword&gt;undocumented workers&lt;/keyword&gt;&lt;/keywords&gt;&lt;dates&gt;&lt;year&gt;2022&lt;/year&gt;&lt;pub-dates&gt;&lt;date&gt;May&lt;/date&gt;&lt;/pub-dates&gt;&lt;/dates&gt;&lt;isbn&gt;2165-0799&lt;/isbn&gt;&lt;accession-num&gt;35112607&lt;/accession-num&gt;&lt;urls&gt;&lt;/urls&gt;&lt;electronic-resource-num&gt;10.1177/21650799211060695&lt;/electronic-resource-num&gt;&lt;remote-database-provider&gt;NLM&lt;/remote-database-provider&gt;&lt;language&gt;eng&lt;/language&gt;&lt;/record&gt;&lt;/Cite&gt;&lt;/EndNote&gt;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Smith et al. (44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3A45A5" w:rsidRPr="000D2D99" w14:paraId="7C95DC90" w14:textId="77777777" w:rsidTr="00C73032">
        <w:tc>
          <w:tcPr>
            <w:tcW w:w="2382" w:type="dxa"/>
          </w:tcPr>
          <w:p w14:paraId="22F28A9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the criteria for inclusion in the sample clearly defined?</w:t>
            </w:r>
          </w:p>
        </w:tc>
        <w:tc>
          <w:tcPr>
            <w:tcW w:w="1306" w:type="dxa"/>
          </w:tcPr>
          <w:p w14:paraId="4DBC7A7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938" w:type="dxa"/>
          </w:tcPr>
          <w:p w14:paraId="52B3AB8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51C85AF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0E57B34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55850E3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6C8058D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12DDBED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7" w:type="dxa"/>
          </w:tcPr>
          <w:p w14:paraId="5FEE627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574469D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769C30B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6104F83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16B3A1B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044F986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77F5D92C" w14:textId="77777777" w:rsidTr="00C73032">
        <w:tc>
          <w:tcPr>
            <w:tcW w:w="2382" w:type="dxa"/>
          </w:tcPr>
          <w:p w14:paraId="1C3B6EE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the study subjects and the setting described in detail?</w:t>
            </w:r>
          </w:p>
        </w:tc>
        <w:tc>
          <w:tcPr>
            <w:tcW w:w="1306" w:type="dxa"/>
          </w:tcPr>
          <w:p w14:paraId="2F1A980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2A46B43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757C3E8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3A77A2C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1AAB743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3E9570D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0616B74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7" w:type="dxa"/>
          </w:tcPr>
          <w:p w14:paraId="308304F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2D61C16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1A45988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7AF98CD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529E1D5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16D802F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7E00CE9E" w14:textId="77777777" w:rsidTr="00C73032">
        <w:tc>
          <w:tcPr>
            <w:tcW w:w="2382" w:type="dxa"/>
          </w:tcPr>
          <w:p w14:paraId="2D99765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the exposure measured in a valid and reliable way?</w:t>
            </w:r>
          </w:p>
        </w:tc>
        <w:tc>
          <w:tcPr>
            <w:tcW w:w="1306" w:type="dxa"/>
          </w:tcPr>
          <w:p w14:paraId="735D4C6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5D490E1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56AE802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7F77B61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2E92046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32BF87C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78C7FAF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7" w:type="dxa"/>
          </w:tcPr>
          <w:p w14:paraId="2AF489C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0255CD3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8" w:type="dxa"/>
          </w:tcPr>
          <w:p w14:paraId="30AD91F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0DC671C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11089C9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126D166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52C84A1E" w14:textId="77777777" w:rsidTr="00C73032">
        <w:tc>
          <w:tcPr>
            <w:tcW w:w="2382" w:type="dxa"/>
          </w:tcPr>
          <w:p w14:paraId="000390D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objective, standard criteria used for measurement of the condition?</w:t>
            </w:r>
          </w:p>
        </w:tc>
        <w:tc>
          <w:tcPr>
            <w:tcW w:w="1306" w:type="dxa"/>
          </w:tcPr>
          <w:p w14:paraId="23D945B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6154C96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6" w:type="dxa"/>
          </w:tcPr>
          <w:p w14:paraId="0CC09F5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54ACF5D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0A6005E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20CF761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51F21DE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7" w:type="dxa"/>
          </w:tcPr>
          <w:p w14:paraId="5072270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4650C21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2331BD5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4638E70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5" w:type="dxa"/>
          </w:tcPr>
          <w:p w14:paraId="1002E0A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5970ADC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21A44DC6" w14:textId="77777777" w:rsidTr="00C73032">
        <w:tc>
          <w:tcPr>
            <w:tcW w:w="2382" w:type="dxa"/>
          </w:tcPr>
          <w:p w14:paraId="68D0470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confounding factors identified?</w:t>
            </w:r>
          </w:p>
        </w:tc>
        <w:tc>
          <w:tcPr>
            <w:tcW w:w="1306" w:type="dxa"/>
          </w:tcPr>
          <w:p w14:paraId="1941A12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05CF0A5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72CC6A8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2720468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1C3DFEB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11614DE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5CF6833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7" w:type="dxa"/>
          </w:tcPr>
          <w:p w14:paraId="7813B45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26FA104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6250115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34B63FB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5" w:type="dxa"/>
          </w:tcPr>
          <w:p w14:paraId="4EB7857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7188A16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4F310F38" w14:textId="77777777" w:rsidTr="00C73032">
        <w:tc>
          <w:tcPr>
            <w:tcW w:w="2382" w:type="dxa"/>
          </w:tcPr>
          <w:p w14:paraId="374873A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strategies to deal with confounding factors stated?</w:t>
            </w:r>
          </w:p>
        </w:tc>
        <w:tc>
          <w:tcPr>
            <w:tcW w:w="1306" w:type="dxa"/>
          </w:tcPr>
          <w:p w14:paraId="718AB06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938" w:type="dxa"/>
          </w:tcPr>
          <w:p w14:paraId="709D4EB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5DE23F8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4BAB6DD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0AA298F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1AD41CB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565E8D8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7" w:type="dxa"/>
          </w:tcPr>
          <w:p w14:paraId="0467F68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926" w:type="dxa"/>
          </w:tcPr>
          <w:p w14:paraId="2368FF9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0E2140C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2CC0049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5" w:type="dxa"/>
          </w:tcPr>
          <w:p w14:paraId="5D7CE1F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1AF54A5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6F607632" w14:textId="77777777" w:rsidTr="00C73032">
        <w:tc>
          <w:tcPr>
            <w:tcW w:w="2382" w:type="dxa"/>
          </w:tcPr>
          <w:p w14:paraId="2821B29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lastRenderedPageBreak/>
              <w:t>Were the outcomes measured in a valid and reliable way?</w:t>
            </w:r>
          </w:p>
        </w:tc>
        <w:tc>
          <w:tcPr>
            <w:tcW w:w="1306" w:type="dxa"/>
          </w:tcPr>
          <w:p w14:paraId="2FCDC74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046339B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6" w:type="dxa"/>
          </w:tcPr>
          <w:p w14:paraId="6DA95D5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6" w:type="dxa"/>
          </w:tcPr>
          <w:p w14:paraId="156FDB1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9" w:type="dxa"/>
          </w:tcPr>
          <w:p w14:paraId="7F3478E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1B0E888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5" w:type="dxa"/>
          </w:tcPr>
          <w:p w14:paraId="1797E0B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7" w:type="dxa"/>
          </w:tcPr>
          <w:p w14:paraId="3895494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5229702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1AC1557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05F7F43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895" w:type="dxa"/>
          </w:tcPr>
          <w:p w14:paraId="1460E13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63AC986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3D786E42" w14:textId="77777777" w:rsidTr="00C73032">
        <w:tc>
          <w:tcPr>
            <w:tcW w:w="2382" w:type="dxa"/>
          </w:tcPr>
          <w:p w14:paraId="62A34BE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appropriate statistical analysis used?</w:t>
            </w:r>
          </w:p>
        </w:tc>
        <w:tc>
          <w:tcPr>
            <w:tcW w:w="1306" w:type="dxa"/>
          </w:tcPr>
          <w:p w14:paraId="2DA2F05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38" w:type="dxa"/>
          </w:tcPr>
          <w:p w14:paraId="5EEB589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05B2F6B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6" w:type="dxa"/>
          </w:tcPr>
          <w:p w14:paraId="3DAFC47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1B10D7F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9" w:type="dxa"/>
          </w:tcPr>
          <w:p w14:paraId="703A8E5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1173E83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7" w:type="dxa"/>
          </w:tcPr>
          <w:p w14:paraId="269F5D0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926" w:type="dxa"/>
          </w:tcPr>
          <w:p w14:paraId="4AC04BA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8" w:type="dxa"/>
          </w:tcPr>
          <w:p w14:paraId="4E23206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898" w:type="dxa"/>
          </w:tcPr>
          <w:p w14:paraId="349F0E5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54F63AA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895" w:type="dxa"/>
          </w:tcPr>
          <w:p w14:paraId="05342B9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36758AA1" w14:textId="77777777" w:rsidTr="00C73032">
        <w:tc>
          <w:tcPr>
            <w:tcW w:w="2382" w:type="dxa"/>
          </w:tcPr>
          <w:p w14:paraId="502ABB3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Score:</w:t>
            </w:r>
          </w:p>
        </w:tc>
        <w:tc>
          <w:tcPr>
            <w:tcW w:w="1306" w:type="dxa"/>
          </w:tcPr>
          <w:p w14:paraId="125DBDC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6</w:t>
            </w:r>
          </w:p>
        </w:tc>
        <w:tc>
          <w:tcPr>
            <w:tcW w:w="938" w:type="dxa"/>
          </w:tcPr>
          <w:p w14:paraId="3146FC2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6" w:type="dxa"/>
          </w:tcPr>
          <w:p w14:paraId="0B440AC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4</w:t>
            </w:r>
          </w:p>
        </w:tc>
        <w:tc>
          <w:tcPr>
            <w:tcW w:w="896" w:type="dxa"/>
          </w:tcPr>
          <w:p w14:paraId="4C5D7CD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9" w:type="dxa"/>
          </w:tcPr>
          <w:p w14:paraId="398BC93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5</w:t>
            </w:r>
          </w:p>
        </w:tc>
        <w:tc>
          <w:tcPr>
            <w:tcW w:w="899" w:type="dxa"/>
          </w:tcPr>
          <w:p w14:paraId="42B3B6F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5" w:type="dxa"/>
          </w:tcPr>
          <w:p w14:paraId="037E4BF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7" w:type="dxa"/>
          </w:tcPr>
          <w:p w14:paraId="1F3410D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7</w:t>
            </w:r>
          </w:p>
        </w:tc>
        <w:tc>
          <w:tcPr>
            <w:tcW w:w="926" w:type="dxa"/>
          </w:tcPr>
          <w:p w14:paraId="2B774CC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8" w:type="dxa"/>
          </w:tcPr>
          <w:p w14:paraId="1AC9DA2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  <w:tc>
          <w:tcPr>
            <w:tcW w:w="898" w:type="dxa"/>
          </w:tcPr>
          <w:p w14:paraId="4CC375F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2</w:t>
            </w:r>
          </w:p>
        </w:tc>
        <w:tc>
          <w:tcPr>
            <w:tcW w:w="895" w:type="dxa"/>
          </w:tcPr>
          <w:p w14:paraId="0191767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5</w:t>
            </w:r>
          </w:p>
        </w:tc>
        <w:tc>
          <w:tcPr>
            <w:tcW w:w="895" w:type="dxa"/>
          </w:tcPr>
          <w:p w14:paraId="447ACF7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4</w:t>
            </w:r>
          </w:p>
        </w:tc>
      </w:tr>
      <w:tr w:rsidR="003A45A5" w:rsidRPr="000D2D99" w14:paraId="2DBCA0E3" w14:textId="77777777" w:rsidTr="00C73032">
        <w:tc>
          <w:tcPr>
            <w:tcW w:w="2382" w:type="dxa"/>
          </w:tcPr>
          <w:p w14:paraId="5654209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Quality rating:</w:t>
            </w:r>
          </w:p>
        </w:tc>
        <w:tc>
          <w:tcPr>
            <w:tcW w:w="1306" w:type="dxa"/>
          </w:tcPr>
          <w:p w14:paraId="74736CD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938" w:type="dxa"/>
          </w:tcPr>
          <w:p w14:paraId="0B22629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6" w:type="dxa"/>
          </w:tcPr>
          <w:p w14:paraId="412D44F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896" w:type="dxa"/>
          </w:tcPr>
          <w:p w14:paraId="00BAEF0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9" w:type="dxa"/>
          </w:tcPr>
          <w:p w14:paraId="1E71983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899" w:type="dxa"/>
          </w:tcPr>
          <w:p w14:paraId="06E975A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5" w:type="dxa"/>
          </w:tcPr>
          <w:p w14:paraId="4553A72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7" w:type="dxa"/>
          </w:tcPr>
          <w:p w14:paraId="354061B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High</w:t>
            </w:r>
          </w:p>
        </w:tc>
        <w:tc>
          <w:tcPr>
            <w:tcW w:w="926" w:type="dxa"/>
          </w:tcPr>
          <w:p w14:paraId="01F08F4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8" w:type="dxa"/>
          </w:tcPr>
          <w:p w14:paraId="04B577A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8" w:type="dxa"/>
          </w:tcPr>
          <w:p w14:paraId="40BCFC5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895" w:type="dxa"/>
          </w:tcPr>
          <w:p w14:paraId="2D2A8EC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895" w:type="dxa"/>
          </w:tcPr>
          <w:p w14:paraId="54B48E1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</w:tr>
    </w:tbl>
    <w:p w14:paraId="387500B4" w14:textId="77777777" w:rsidR="003A45A5" w:rsidRPr="003A45A5" w:rsidRDefault="003A45A5" w:rsidP="003A45A5">
      <w:pPr>
        <w:rPr>
          <w:rFonts w:ascii="Calibri" w:hAnsi="Calibri" w:cs="Calibri"/>
          <w:color w:val="000000" w:themeColor="text1"/>
          <w:sz w:val="20"/>
          <w:szCs w:val="20"/>
        </w:rPr>
      </w:pP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Questions extracted from </w:t>
      </w:r>
      <w:r w:rsidRPr="003A45A5">
        <w:rPr>
          <w:rFonts w:ascii="Calibri" w:hAnsi="Calibri" w:cs="Calibri"/>
          <w:i/>
          <w:iCs/>
          <w:color w:val="000000" w:themeColor="text1"/>
          <w:sz w:val="20"/>
          <w:szCs w:val="20"/>
        </w:rPr>
        <w:t>JBI Critical Appraisal Checklist for Analytical Cross Sectional Studies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 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begin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instrText xml:space="preserve"> ADDIN EN.CITE &lt;EndNote&gt;&lt;Cite&gt;&lt;Author&gt;Moola&lt;/Author&gt;&lt;Year&gt;2015&lt;/Year&gt;&lt;RecNum&gt;152&lt;/RecNum&gt;&lt;DisplayText&gt;(33)&lt;/DisplayText&gt;&lt;record&gt;&lt;rec-number&gt;152&lt;/rec-number&gt;&lt;foreign-keys&gt;&lt;key app="EN" db-id="tx2xrwwsvfrddleszvlxffe052eveeazd9xf" timestamp="1761473850"&gt;152&lt;/key&gt;&lt;/foreign-keys&gt;&lt;ref-type name="Journal Article"&gt;17&lt;/ref-type&gt;&lt;contributors&gt;&lt;authors&gt;&lt;author&gt;Moola, Sandeep&lt;/author&gt;&lt;author&gt;Munn, Zachary&lt;/author&gt;&lt;author&gt;Sears, Kim&lt;/author&gt;&lt;author&gt;Sfetcu, Raluca&lt;/author&gt;&lt;author&gt;Currie, Marian&lt;/author&gt;&lt;author&gt;Lisy, Karolina&lt;/author&gt;&lt;author&gt;Tufanaru, Catalin&lt;/author&gt;&lt;author&gt;Qureshi, Rubab&lt;/author&gt;&lt;author&gt;Mattis, Patrick&lt;/author&gt;&lt;author&gt;Mu, Peifan&lt;/author&gt;&lt;/authors&gt;&lt;/contributors&gt;&lt;titles&gt;&lt;title&gt;Conducting systematic reviews of association (etiology): The Joanna Briggs Institute&amp;apos;s approach&lt;/title&gt;&lt;secondary-title&gt;JBI Evidence Implementation&lt;/secondary-title&gt;&lt;/titles&gt;&lt;periodical&gt;&lt;full-title&gt;JBI Evidence Implementation&lt;/full-title&gt;&lt;/periodical&gt;&lt;pages&gt;163-169&lt;/pages&gt;&lt;volume&gt;13&lt;/volume&gt;&lt;number&gt;3&lt;/number&gt;&lt;keywords&gt;&lt;keyword&gt;association&lt;/keyword&gt;&lt;keyword&gt;correlation&lt;/keyword&gt;&lt;keyword&gt;etiology&lt;/keyword&gt;&lt;keyword&gt;Joanna Briggs Institute&lt;/keyword&gt;&lt;keyword&gt;research methodology&lt;/keyword&gt;&lt;keyword&gt;risk&lt;/keyword&gt;&lt;keyword&gt;systematic reviews&lt;/keyword&gt;&lt;/keywords&gt;&lt;dates&gt;&lt;year&gt;2015&lt;/year&gt;&lt;/dates&gt;&lt;isbn&gt;2691-3321&lt;/isbn&gt;&lt;accession-num&gt;01787381-201509000-00008&lt;/accession-num&gt;&lt;urls&gt;&lt;related-urls&gt;&lt;url&gt;https://journals.lww.com/ijebh/fulltext/2015/09000/conducting_systematic_reviews_of_association.8.aspx&lt;/url&gt;&lt;/related-urls&gt;&lt;/urls&gt;&lt;electronic-resource-num&gt;10.1097/xeb.0000000000000064&lt;/electronic-resource-num&gt;&lt;/record&gt;&lt;/Cite&gt;&lt;/EndNote&gt;</w:instrTex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separate"/>
      </w:r>
      <w:r w:rsidRPr="003A45A5">
        <w:rPr>
          <w:rFonts w:ascii="Calibri" w:hAnsi="Calibri" w:cs="Calibri"/>
          <w:noProof/>
          <w:color w:val="000000" w:themeColor="text1"/>
          <w:sz w:val="20"/>
          <w:szCs w:val="20"/>
        </w:rPr>
        <w:t>(33)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end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>.</w:t>
      </w:r>
    </w:p>
    <w:p w14:paraId="7BA8C3DE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331EF2E3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7A9BC369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75E40F76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230A0199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65B4F4A9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274BDDBF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6032241D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665C7B2C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436A56E7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22BCD1C0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41B156CE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</w:pPr>
    </w:p>
    <w:p w14:paraId="38A64723" w14:textId="77777777" w:rsidR="003A45A5" w:rsidRDefault="003A45A5" w:rsidP="003A45A5">
      <w:pPr>
        <w:rPr>
          <w:rFonts w:ascii="Calibri" w:hAnsi="Calibri" w:cs="Calibri"/>
          <w:b/>
          <w:bCs/>
          <w:color w:val="000000" w:themeColor="text1"/>
          <w:sz w:val="22"/>
        </w:rPr>
        <w:sectPr w:rsidR="003A45A5" w:rsidSect="006B358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46F0A9F" w14:textId="6D7652C6" w:rsidR="003A45A5" w:rsidRPr="003A45A5" w:rsidRDefault="003A45A5" w:rsidP="003A45A5">
      <w:pPr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lastRenderedPageBreak/>
        <w:t xml:space="preserve">Table S3. Quality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a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ppraisal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r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esults: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q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ualitative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r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>esearch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</w:t>
      </w:r>
      <w:r w:rsidR="009D250E">
        <w:rPr>
          <w:rFonts w:ascii="Calibri" w:hAnsi="Calibri" w:cs="Calibri"/>
          <w:b/>
          <w:bCs/>
          <w:color w:val="000000" w:themeColor="text1"/>
          <w:sz w:val="24"/>
          <w:szCs w:val="24"/>
        </w:rPr>
        <w:t>s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tudies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9782" w:type="dxa"/>
        <w:tblInd w:w="-431" w:type="dxa"/>
        <w:tblLook w:val="04A0" w:firstRow="1" w:lastRow="0" w:firstColumn="1" w:lastColumn="0" w:noHBand="0" w:noVBand="1"/>
      </w:tblPr>
      <w:tblGrid>
        <w:gridCol w:w="3261"/>
        <w:gridCol w:w="1701"/>
        <w:gridCol w:w="1701"/>
        <w:gridCol w:w="1701"/>
        <w:gridCol w:w="1418"/>
      </w:tblGrid>
      <w:tr w:rsidR="003A45A5" w:rsidRPr="000D2D99" w14:paraId="2E7F721E" w14:textId="77777777" w:rsidTr="003A45A5">
        <w:tc>
          <w:tcPr>
            <w:tcW w:w="3261" w:type="dxa"/>
          </w:tcPr>
          <w:p w14:paraId="02F729B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6521" w:type="dxa"/>
            <w:gridSpan w:val="4"/>
          </w:tcPr>
          <w:p w14:paraId="5F071A0E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Study:</w:t>
            </w:r>
          </w:p>
        </w:tc>
      </w:tr>
      <w:tr w:rsidR="003A45A5" w:rsidRPr="000D2D99" w14:paraId="744BCAD9" w14:textId="77777777" w:rsidTr="003A45A5">
        <w:tc>
          <w:tcPr>
            <w:tcW w:w="3261" w:type="dxa"/>
          </w:tcPr>
          <w:p w14:paraId="6A49AA02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Checklist item:</w:t>
            </w:r>
          </w:p>
        </w:tc>
        <w:tc>
          <w:tcPr>
            <w:tcW w:w="1701" w:type="dxa"/>
          </w:tcPr>
          <w:p w14:paraId="270C090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Bcm5vbGQ8L0F1dGhvcj48WWVh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Bcm5vbGQ8L0F1dGhvcj48WWVh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Arnold et al. (40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3C27C5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LZWVuZXk8L0F1dGhvcj48WWVh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LZWVuZXk8L0F1dGhvcj48WWVh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Keeney et al. (39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7294E6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MdXF1ZTwvQXV0aG9yPjxZZWFy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MdXF1ZTwvQXV0aG9yPjxZZWFy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Luque et al. (49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418" w:type="dxa"/>
          </w:tcPr>
          <w:p w14:paraId="76B0B63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XaWxtc2VuPC9BdXRob3I+PFll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gQXV0aG9yWWVhcj0iMSI+PEF1dGhvcj5XaWxtc2VuPC9BdXRob3I+PFll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</w:fldData>
              </w:fldCha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D2D99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Wilmsen et al. (45)</w:t>
            </w:r>
            <w:r w:rsidRPr="000D2D99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3A45A5" w:rsidRPr="000D2D99" w14:paraId="3FD9B456" w14:textId="77777777" w:rsidTr="003A45A5">
        <w:tc>
          <w:tcPr>
            <w:tcW w:w="3261" w:type="dxa"/>
          </w:tcPr>
          <w:p w14:paraId="1AB1E9B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congruity between the stated philosophical perspective and the research methodology?</w:t>
            </w:r>
          </w:p>
        </w:tc>
        <w:tc>
          <w:tcPr>
            <w:tcW w:w="1701" w:type="dxa"/>
          </w:tcPr>
          <w:p w14:paraId="3660915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31B55BE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159277F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Unclear</w:t>
            </w:r>
          </w:p>
        </w:tc>
        <w:tc>
          <w:tcPr>
            <w:tcW w:w="1418" w:type="dxa"/>
          </w:tcPr>
          <w:p w14:paraId="2F112589" w14:textId="08B51F03" w:rsidR="003A45A5" w:rsidRPr="000D2D99" w:rsidRDefault="00AC0A12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6186FAF3" w14:textId="77777777" w:rsidTr="003A45A5">
        <w:tc>
          <w:tcPr>
            <w:tcW w:w="3261" w:type="dxa"/>
          </w:tcPr>
          <w:p w14:paraId="1DE8309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congruity between the research methodology and the research question or objectives?</w:t>
            </w:r>
          </w:p>
        </w:tc>
        <w:tc>
          <w:tcPr>
            <w:tcW w:w="1701" w:type="dxa"/>
          </w:tcPr>
          <w:p w14:paraId="6F9CF98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741DA6B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309222F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7154E94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5C098DCC" w14:textId="77777777" w:rsidTr="003A45A5">
        <w:tc>
          <w:tcPr>
            <w:tcW w:w="3261" w:type="dxa"/>
          </w:tcPr>
          <w:p w14:paraId="12561D5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congruity between the research methodology and the methods used to collect data?</w:t>
            </w:r>
          </w:p>
        </w:tc>
        <w:tc>
          <w:tcPr>
            <w:tcW w:w="1701" w:type="dxa"/>
          </w:tcPr>
          <w:p w14:paraId="0CAF422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3A89C5E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527B2DA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5A93329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3E674809" w14:textId="77777777" w:rsidTr="003A45A5">
        <w:tc>
          <w:tcPr>
            <w:tcW w:w="3261" w:type="dxa"/>
          </w:tcPr>
          <w:p w14:paraId="7591A00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congruity between the research methodology and the representation and analysis of data?</w:t>
            </w:r>
          </w:p>
        </w:tc>
        <w:tc>
          <w:tcPr>
            <w:tcW w:w="1701" w:type="dxa"/>
          </w:tcPr>
          <w:p w14:paraId="6EB4187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0E1C29E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697F9F0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6005179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601C0EA7" w14:textId="77777777" w:rsidTr="003A45A5">
        <w:tc>
          <w:tcPr>
            <w:tcW w:w="3261" w:type="dxa"/>
          </w:tcPr>
          <w:p w14:paraId="1B4359F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congruity between the research methodology and the interpretation of results?</w:t>
            </w:r>
          </w:p>
        </w:tc>
        <w:tc>
          <w:tcPr>
            <w:tcW w:w="1701" w:type="dxa"/>
          </w:tcPr>
          <w:p w14:paraId="01DFF4C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07BE8D8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3447301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2A0D6D0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2147247F" w14:textId="77777777" w:rsidTr="003A45A5">
        <w:tc>
          <w:tcPr>
            <w:tcW w:w="3261" w:type="dxa"/>
          </w:tcPr>
          <w:p w14:paraId="2F6AF6D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eastAsia="en-AU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re a statement locating the researcher culturally or theoretically?</w:t>
            </w:r>
          </w:p>
        </w:tc>
        <w:tc>
          <w:tcPr>
            <w:tcW w:w="1701" w:type="dxa"/>
          </w:tcPr>
          <w:p w14:paraId="358C9A4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6E077F8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30B3D01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418" w:type="dxa"/>
          </w:tcPr>
          <w:p w14:paraId="7D437E0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426F3B39" w14:textId="77777777" w:rsidTr="003A45A5">
        <w:tc>
          <w:tcPr>
            <w:tcW w:w="3261" w:type="dxa"/>
          </w:tcPr>
          <w:p w14:paraId="414FCE1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eastAsia="en-AU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 influence of the researcher on the research, and vice- versa, addressed?</w:t>
            </w:r>
          </w:p>
        </w:tc>
        <w:tc>
          <w:tcPr>
            <w:tcW w:w="1701" w:type="dxa"/>
          </w:tcPr>
          <w:p w14:paraId="2DA30E4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6368325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701" w:type="dxa"/>
          </w:tcPr>
          <w:p w14:paraId="2F5FAD9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418" w:type="dxa"/>
          </w:tcPr>
          <w:p w14:paraId="0494257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7593BB96" w14:textId="77777777" w:rsidTr="003A45A5">
        <w:tc>
          <w:tcPr>
            <w:tcW w:w="3261" w:type="dxa"/>
          </w:tcPr>
          <w:p w14:paraId="403FDB7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eastAsia="en-AU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Are participants, and their voices, adequately represented?</w:t>
            </w:r>
          </w:p>
        </w:tc>
        <w:tc>
          <w:tcPr>
            <w:tcW w:w="1701" w:type="dxa"/>
          </w:tcPr>
          <w:p w14:paraId="6CD425D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21BBDA3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3EAEF2E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58A964F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73A21C03" w14:textId="77777777" w:rsidTr="003A45A5">
        <w:tc>
          <w:tcPr>
            <w:tcW w:w="3261" w:type="dxa"/>
          </w:tcPr>
          <w:p w14:paraId="3F90517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eastAsia="en-AU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Is the research ethical according to current criteria or, for recent studies, and is there evidence of ethical approval by an appropriate body?</w:t>
            </w:r>
          </w:p>
        </w:tc>
        <w:tc>
          <w:tcPr>
            <w:tcW w:w="1701" w:type="dxa"/>
          </w:tcPr>
          <w:p w14:paraId="1E932D1C" w14:textId="53614DA0" w:rsidR="003A45A5" w:rsidRPr="000D2D99" w:rsidRDefault="00AC0A12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0F3658F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32FF2A9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1418" w:type="dxa"/>
          </w:tcPr>
          <w:p w14:paraId="02117AD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184FF441" w14:textId="77777777" w:rsidTr="003A45A5">
        <w:tc>
          <w:tcPr>
            <w:tcW w:w="3261" w:type="dxa"/>
          </w:tcPr>
          <w:p w14:paraId="2D1988B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  <w:lang w:eastAsia="en-AU"/>
              </w:rPr>
            </w:pPr>
            <w:r w:rsidRPr="000D2D99">
              <w:rPr>
                <w:rFonts w:ascii="Calibri" w:hAnsi="Calibri" w:cs="Calibri"/>
                <w:sz w:val="20"/>
                <w:szCs w:val="20"/>
                <w:lang w:eastAsia="en-AU"/>
              </w:rPr>
              <w:t>Do the conclusions drawn in the research report flow from the analysis, or interpretation, of the data?</w:t>
            </w:r>
          </w:p>
        </w:tc>
        <w:tc>
          <w:tcPr>
            <w:tcW w:w="1701" w:type="dxa"/>
          </w:tcPr>
          <w:p w14:paraId="479FAFE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542CD4D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701" w:type="dxa"/>
          </w:tcPr>
          <w:p w14:paraId="56EE095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1418" w:type="dxa"/>
          </w:tcPr>
          <w:p w14:paraId="04E9CC5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4B02C75E" w14:textId="77777777" w:rsidTr="003A45A5">
        <w:tc>
          <w:tcPr>
            <w:tcW w:w="3261" w:type="dxa"/>
          </w:tcPr>
          <w:p w14:paraId="4E5A1743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Score:</w:t>
            </w:r>
          </w:p>
        </w:tc>
        <w:tc>
          <w:tcPr>
            <w:tcW w:w="1701" w:type="dxa"/>
          </w:tcPr>
          <w:p w14:paraId="713B4146" w14:textId="2F4B2F98" w:rsidR="003A45A5" w:rsidRPr="000D2D99" w:rsidRDefault="00AC0A12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7</w:t>
            </w:r>
          </w:p>
        </w:tc>
        <w:tc>
          <w:tcPr>
            <w:tcW w:w="1701" w:type="dxa"/>
          </w:tcPr>
          <w:p w14:paraId="094415C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6</w:t>
            </w:r>
          </w:p>
        </w:tc>
        <w:tc>
          <w:tcPr>
            <w:tcW w:w="1701" w:type="dxa"/>
          </w:tcPr>
          <w:p w14:paraId="1403B31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6</w:t>
            </w:r>
          </w:p>
        </w:tc>
        <w:tc>
          <w:tcPr>
            <w:tcW w:w="1418" w:type="dxa"/>
          </w:tcPr>
          <w:p w14:paraId="6CF9ECE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5</w:t>
            </w:r>
          </w:p>
        </w:tc>
      </w:tr>
      <w:tr w:rsidR="003A45A5" w:rsidRPr="000D2D99" w14:paraId="32F6A961" w14:textId="77777777" w:rsidTr="003A45A5">
        <w:tc>
          <w:tcPr>
            <w:tcW w:w="3261" w:type="dxa"/>
          </w:tcPr>
          <w:p w14:paraId="44A72C7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Quality rating:</w:t>
            </w:r>
          </w:p>
        </w:tc>
        <w:tc>
          <w:tcPr>
            <w:tcW w:w="1701" w:type="dxa"/>
          </w:tcPr>
          <w:p w14:paraId="5C6126AB" w14:textId="2F1696B3" w:rsidR="003A45A5" w:rsidRPr="000D2D99" w:rsidRDefault="00AC0A12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High</w:t>
            </w:r>
          </w:p>
        </w:tc>
        <w:tc>
          <w:tcPr>
            <w:tcW w:w="1701" w:type="dxa"/>
          </w:tcPr>
          <w:p w14:paraId="161567B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1701" w:type="dxa"/>
          </w:tcPr>
          <w:p w14:paraId="4E39433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  <w:tc>
          <w:tcPr>
            <w:tcW w:w="1418" w:type="dxa"/>
          </w:tcPr>
          <w:p w14:paraId="05D40CAB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Average</w:t>
            </w:r>
          </w:p>
        </w:tc>
      </w:tr>
    </w:tbl>
    <w:p w14:paraId="3BCCBCFD" w14:textId="77777777" w:rsidR="003A45A5" w:rsidRPr="003A45A5" w:rsidRDefault="003A45A5" w:rsidP="003A45A5">
      <w:pPr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Questions extracted from </w:t>
      </w:r>
      <w:r w:rsidRPr="003A45A5">
        <w:rPr>
          <w:rFonts w:ascii="Calibri" w:hAnsi="Calibri" w:cs="Calibri"/>
          <w:i/>
          <w:iCs/>
          <w:color w:val="000000" w:themeColor="text1"/>
          <w:sz w:val="20"/>
          <w:szCs w:val="20"/>
        </w:rPr>
        <w:t>JBI Critical Appraisal Checklist for Qualitative Research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 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begin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instrText xml:space="preserve"> ADDIN EN.CITE &lt;EndNote&gt;&lt;Cite&gt;&lt;Author&gt;Lockwood&lt;/Author&gt;&lt;Year&gt;2015&lt;/Year&gt;&lt;RecNum&gt;151&lt;/RecNum&gt;&lt;DisplayText&gt;(34)&lt;/DisplayText&gt;&lt;record&gt;&lt;rec-number&gt;151&lt;/rec-number&gt;&lt;foreign-keys&gt;&lt;key app="EN" db-id="tx2xrwwsvfrddleszvlxffe052eveeazd9xf" timestamp="1761473739"&gt;151&lt;/key&gt;&lt;/foreign-keys&gt;&lt;ref-type name="Journal Article"&gt;17&lt;/ref-type&gt;&lt;contributors&gt;&lt;authors&gt;&lt;author&gt;Lockwood, Craig&lt;/author&gt;&lt;author&gt;Munn, Zachary&lt;/author&gt;&lt;author&gt;Porritt, Kylie&lt;/author&gt;&lt;/authors&gt;&lt;/contributors&gt;&lt;titles&gt;&lt;title&gt;Qualitative research synthesis: methodological guidance for systematic reviewers utilizing meta-aggregation&lt;/title&gt;&lt;secondary-title&gt;JBI Evidence Implementation&lt;/secondary-title&gt;&lt;/titles&gt;&lt;periodical&gt;&lt;full-title&gt;JBI Evidence Implementation&lt;/full-title&gt;&lt;/periodical&gt;&lt;pages&gt;179-187&lt;/pages&gt;&lt;volume&gt;13&lt;/volume&gt;&lt;number&gt;3&lt;/number&gt;&lt;keywords&gt;&lt;keyword&gt;meta-aggregation&lt;/keyword&gt;&lt;keyword&gt;qualitative research synthesis&lt;/keyword&gt;&lt;keyword&gt;qualitative systematic review&lt;/keyword&gt;&lt;keyword&gt;synthesis methodology&lt;/keyword&gt;&lt;keyword&gt;theoretical perspective&lt;/keyword&gt;&lt;keyword&gt;transcendental phenomenology&lt;/keyword&gt;&lt;/keywords&gt;&lt;dates&gt;&lt;year&gt;2015&lt;/year&gt;&lt;/dates&gt;&lt;isbn&gt;2691-3321&lt;/isbn&gt;&lt;accession-num&gt;01787381-201509000-00010&lt;/accession-num&gt;&lt;urls&gt;&lt;related-urls&gt;&lt;url&gt;https://journals.lww.com/ijebh/fulltext/2015/09000/qualitative_research_synthesis__methodological.10.aspx&lt;/url&gt;&lt;/related-urls&gt;&lt;/urls&gt;&lt;electronic-resource-num&gt;10.1097/xeb.0000000000000062&lt;/electronic-resource-num&gt;&lt;/record&gt;&lt;/Cite&gt;&lt;/EndNote&gt;</w:instrTex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separate"/>
      </w:r>
      <w:r w:rsidRPr="003A45A5">
        <w:rPr>
          <w:rFonts w:ascii="Calibri" w:hAnsi="Calibri" w:cs="Calibri"/>
          <w:noProof/>
          <w:color w:val="000000" w:themeColor="text1"/>
          <w:sz w:val="20"/>
          <w:szCs w:val="20"/>
        </w:rPr>
        <w:t>(34)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end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>.</w:t>
      </w:r>
    </w:p>
    <w:p w14:paraId="387B0C14" w14:textId="5F03CFCE" w:rsidR="003A45A5" w:rsidRPr="003A45A5" w:rsidRDefault="003A45A5" w:rsidP="003A45A5">
      <w:pPr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lastRenderedPageBreak/>
        <w:t xml:space="preserve">Table S4. Quality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a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ppraisal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r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esults: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c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ase </w:t>
      </w:r>
      <w:r w:rsidR="002C272B">
        <w:rPr>
          <w:rFonts w:ascii="Calibri" w:hAnsi="Calibri" w:cs="Calibri"/>
          <w:b/>
          <w:bCs/>
          <w:color w:val="000000" w:themeColor="text1"/>
          <w:sz w:val="24"/>
          <w:szCs w:val="24"/>
        </w:rPr>
        <w:t>r</w:t>
      </w:r>
      <w:r w:rsidRPr="003A45A5">
        <w:rPr>
          <w:rFonts w:ascii="Calibri" w:hAnsi="Calibri" w:cs="Calibri"/>
          <w:b/>
          <w:bCs/>
          <w:color w:val="000000" w:themeColor="text1"/>
          <w:sz w:val="24"/>
          <w:szCs w:val="24"/>
        </w:rPr>
        <w:t>eports</w:t>
      </w:r>
    </w:p>
    <w:tbl>
      <w:tblPr>
        <w:tblStyle w:val="TableGrid"/>
        <w:tblW w:w="0" w:type="auto"/>
        <w:tblInd w:w="-431" w:type="dxa"/>
        <w:tblLook w:val="04A0" w:firstRow="1" w:lastRow="0" w:firstColumn="1" w:lastColumn="0" w:noHBand="0" w:noVBand="1"/>
      </w:tblPr>
      <w:tblGrid>
        <w:gridCol w:w="4112"/>
        <w:gridCol w:w="2551"/>
        <w:gridCol w:w="2552"/>
      </w:tblGrid>
      <w:tr w:rsidR="003A45A5" w:rsidRPr="000D2D99" w14:paraId="6E873069" w14:textId="77777777" w:rsidTr="003A45A5">
        <w:tc>
          <w:tcPr>
            <w:tcW w:w="4112" w:type="dxa"/>
          </w:tcPr>
          <w:p w14:paraId="638B30C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5103" w:type="dxa"/>
            <w:gridSpan w:val="2"/>
          </w:tcPr>
          <w:p w14:paraId="6DDA65FB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Study:</w:t>
            </w:r>
          </w:p>
        </w:tc>
      </w:tr>
      <w:tr w:rsidR="003A45A5" w:rsidRPr="000D2D99" w14:paraId="29775905" w14:textId="77777777" w:rsidTr="003A45A5">
        <w:tc>
          <w:tcPr>
            <w:tcW w:w="4112" w:type="dxa"/>
          </w:tcPr>
          <w:p w14:paraId="53593171" w14:textId="77777777" w:rsidR="003A45A5" w:rsidRPr="000D2D99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D2D99">
              <w:rPr>
                <w:rFonts w:ascii="Calibri" w:hAnsi="Calibri" w:cs="Calibri"/>
                <w:b/>
                <w:bCs/>
                <w:sz w:val="20"/>
                <w:szCs w:val="20"/>
              </w:rPr>
              <w:t>Checklist item:</w:t>
            </w:r>
          </w:p>
        </w:tc>
        <w:tc>
          <w:tcPr>
            <w:tcW w:w="2551" w:type="dxa"/>
          </w:tcPr>
          <w:p w14:paraId="1FCA9B49" w14:textId="77777777" w:rsidR="003A45A5" w:rsidRPr="009408E5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Madaras&lt;/Author&gt;&lt;Year&gt;2019&lt;/Year&gt;&lt;RecNum&gt;45&lt;/RecNum&gt;&lt;DisplayText&gt;Madaras et al. (53)&lt;/DisplayText&gt;&lt;record&gt;&lt;rec-number&gt;45&lt;/rec-number&gt;&lt;foreign-keys&gt;&lt;key app="EN" db-id="tx2xrwwsvfrddleszvlxffe052eveeazd9xf" timestamp="1721643421"&gt;45&lt;/key&gt;&lt;/foreign-keys&gt;&lt;ref-type name="Journal Article"&gt;17&lt;/ref-type&gt;&lt;contributors&gt;&lt;authors&gt;&lt;author&gt;Madaras, L.&lt;/author&gt;&lt;author&gt;Stonington, S.&lt;/author&gt;&lt;author&gt;Seda, C. H.&lt;/author&gt;&lt;author&gt;Garcia, D.&lt;/author&gt;&lt;author&gt;Zuroweste, E.&lt;/author&gt;&lt;/authors&gt;&lt;/contributors&gt;&lt;auth-address&gt;From Migrant Clinicians Network, Austin, TX (L.M., C.H.S., D.G., E.Z.); Penn State College of Medicine, Hershey, PA (L.M.); the University of Michigan, Ann Arbor (S.S.); and Johns Hopkins School of Medicine, Baltimore (E.Z.).&lt;/auth-address&gt;&lt;titles&gt;&lt;title&gt;Social Distance and Mobility - A 39-Year-Old Pregnant Migrant Farmworker&lt;/title&gt;&lt;secondary-title&gt;N Engl J Med&lt;/secondary-title&gt;&lt;/titles&gt;&lt;periodical&gt;&lt;full-title&gt;N Engl J Med&lt;/full-title&gt;&lt;/periodical&gt;&lt;pages&gt;1093-1096&lt;/pages&gt;&lt;volume&gt;380&lt;/volume&gt;&lt;number&gt;12&lt;/number&gt;&lt;keywords&gt;&lt;keyword&gt;Adult&lt;/keyword&gt;&lt;keyword&gt;Cultural Competency&lt;/keyword&gt;&lt;keyword&gt;Depression&lt;/keyword&gt;&lt;keyword&gt;*Farmers&lt;/keyword&gt;&lt;keyword&gt;Female&lt;/keyword&gt;&lt;keyword&gt;Humans&lt;/keyword&gt;&lt;keyword&gt;Mexico/ethnology&lt;/keyword&gt;&lt;keyword&gt;Pregnancy&lt;/keyword&gt;&lt;keyword&gt;Pregnancy Complications/prevention &amp;amp; control&lt;/keyword&gt;&lt;keyword&gt;Prenatal Care/*organization &amp;amp; administration&lt;/keyword&gt;&lt;keyword&gt;*Psychological Distance&lt;/keyword&gt;&lt;keyword&gt;Sociology, Medical&lt;/keyword&gt;&lt;keyword&gt;*Transients and Migrants&lt;/keyword&gt;&lt;/keywords&gt;&lt;dates&gt;&lt;year&gt;2019&lt;/year&gt;&lt;pub-dates&gt;&lt;date&gt;Mar 21&lt;/date&gt;&lt;/pub-dates&gt;&lt;/dates&gt;&lt;isbn&gt;0028-4793&lt;/isbn&gt;&lt;accession-num&gt;30893530&lt;/accession-num&gt;&lt;urls&gt;&lt;/urls&gt;&lt;electronic-resource-num&gt;10.1056/NEJMp1811501&lt;/electronic-resource-num&gt;&lt;remote-database-provider&gt;NLM&lt;/remote-database-provider&gt;&lt;language&gt;eng&lt;/language&gt;&lt;/record&gt;&lt;/Cite&gt;&lt;/EndNote&gt;</w:instrText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9408E5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Madaras et al. (53)</w:t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552" w:type="dxa"/>
          </w:tcPr>
          <w:p w14:paraId="3AB41430" w14:textId="77777777" w:rsidR="003A45A5" w:rsidRPr="009408E5" w:rsidRDefault="003A45A5" w:rsidP="00C73032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Stoklosa&lt;/Author&gt;&lt;Year&gt;2020&lt;/Year&gt;&lt;RecNum&gt;53&lt;/RecNum&gt;&lt;DisplayText&gt;Stoklosa et al. (51)&lt;/DisplayText&gt;&lt;record&gt;&lt;rec-number&gt;53&lt;/rec-number&gt;&lt;foreign-keys&gt;&lt;key app="EN" db-id="tx2xrwwsvfrddleszvlxffe052eveeazd9xf" timestamp="1721643713"&gt;53&lt;/key&gt;&lt;/foreign-keys&gt;&lt;ref-type name="Journal Article"&gt;17&lt;/ref-type&gt;&lt;contributors&gt;&lt;authors&gt;&lt;author&gt;Stoklosa, H.&lt;/author&gt;&lt;author&gt;Kunzler, N.&lt;/author&gt;&lt;author&gt;Ma, Z. B.&lt;/author&gt;&lt;author&gt;Luna, J. C. J.&lt;/author&gt;&lt;author&gt;de Vedia, G. M.&lt;/author&gt;&lt;author&gt;Erickson, T. B.&lt;/author&gt;&lt;/authors&gt;&lt;/contributors&gt;&lt;auth-address&gt;Department of Emergency Medicine, Brigham and Women&amp;apos;s Hospital, Harvard Medical School, Boston, MA; Harvard Humanitarian Initiative, Cambridge, MA.&amp;#xD;Department of Emergency Medicine, Brigham and Women&amp;apos;s Hospital, Harvard Medical School, Boston, MA.&amp;#xD;Arizona State University, Washington, DC.&lt;/auth-address&gt;&lt;titles&gt;&lt;title&gt;Pesticide Exposure and Heat Exhaustion in a Migrant Agricultural Worker: A Case of Labor Trafficking&lt;/title&gt;&lt;secondary-title&gt;Ann Emerg Med&lt;/secondary-title&gt;&lt;/titles&gt;&lt;periodical&gt;&lt;full-title&gt;Ann Emerg Med&lt;/full-title&gt;&lt;/periodical&gt;&lt;pages&gt;215-218&lt;/pages&gt;&lt;volume&gt;76&lt;/volume&gt;&lt;number&gt;2&lt;/number&gt;&lt;edition&gt;20200430&lt;/edition&gt;&lt;keywords&gt;&lt;keyword&gt;Adult&lt;/keyword&gt;&lt;keyword&gt;Dehydration/*diagnosis&lt;/keyword&gt;&lt;keyword&gt;Emergency Service, Hospital&lt;/keyword&gt;&lt;keyword&gt;*Farmers&lt;/keyword&gt;&lt;keyword&gt;Heat Exhaustion/*diagnosis&lt;/keyword&gt;&lt;keyword&gt;*Human Trafficking&lt;/keyword&gt;&lt;keyword&gt;Humans&lt;/keyword&gt;&lt;keyword&gt;Male&lt;/keyword&gt;&lt;keyword&gt;Mississippi&lt;/keyword&gt;&lt;keyword&gt;*Occupational Exposure&lt;/keyword&gt;&lt;keyword&gt;Pesticides&lt;/keyword&gt;&lt;keyword&gt;Renal Insufficiency/*diagnosis&lt;/keyword&gt;&lt;keyword&gt;*Transients and Migrants&lt;/keyword&gt;&lt;/keywords&gt;&lt;dates&gt;&lt;year&gt;2020&lt;/year&gt;&lt;pub-dates&gt;&lt;date&gt;Aug&lt;/date&gt;&lt;/pub-dates&gt;&lt;/dates&gt;&lt;isbn&gt;0196-0644&lt;/isbn&gt;&lt;accession-num&gt;32362432&lt;/accession-num&gt;&lt;urls&gt;&lt;/urls&gt;&lt;electronic-resource-num&gt;10.1016/j.annemergmed.2020.03.007&lt;/electronic-resource-num&gt;&lt;remote-database-provider&gt;NLM&lt;/remote-database-provider&gt;&lt;language&gt;eng&lt;/language&gt;&lt;/record&gt;&lt;/Cite&gt;&lt;/EndNote&gt;</w:instrText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9408E5">
              <w:rPr>
                <w:rFonts w:ascii="Calibri" w:hAnsi="Calibri" w:cs="Calibri"/>
                <w:b/>
                <w:bCs/>
                <w:noProof/>
                <w:color w:val="000000" w:themeColor="text1"/>
                <w:sz w:val="20"/>
                <w:szCs w:val="20"/>
              </w:rPr>
              <w:t>Stoklosa et al. (51)</w:t>
            </w:r>
            <w:r w:rsidRPr="009408E5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3A45A5" w:rsidRPr="000D2D99" w14:paraId="0DAEF6A3" w14:textId="77777777" w:rsidTr="003A45A5">
        <w:tc>
          <w:tcPr>
            <w:tcW w:w="4112" w:type="dxa"/>
          </w:tcPr>
          <w:p w14:paraId="629ED7A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patient’s demographic characteristics clearly described?</w:t>
            </w:r>
          </w:p>
        </w:tc>
        <w:tc>
          <w:tcPr>
            <w:tcW w:w="2551" w:type="dxa"/>
          </w:tcPr>
          <w:p w14:paraId="02C3FC6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2552" w:type="dxa"/>
          </w:tcPr>
          <w:p w14:paraId="33B6FA5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2957681F" w14:textId="77777777" w:rsidTr="003A45A5">
        <w:tc>
          <w:tcPr>
            <w:tcW w:w="4112" w:type="dxa"/>
          </w:tcPr>
          <w:p w14:paraId="0C388E9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the patient’s history clearly described and presented as a timeline?</w:t>
            </w:r>
          </w:p>
        </w:tc>
        <w:tc>
          <w:tcPr>
            <w:tcW w:w="2551" w:type="dxa"/>
          </w:tcPr>
          <w:p w14:paraId="70C2828E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2552" w:type="dxa"/>
          </w:tcPr>
          <w:p w14:paraId="711763AA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2E138C32" w14:textId="77777777" w:rsidTr="003A45A5">
        <w:tc>
          <w:tcPr>
            <w:tcW w:w="4112" w:type="dxa"/>
          </w:tcPr>
          <w:p w14:paraId="19422E6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the current clinical condition of the patient on presentation clearly described?</w:t>
            </w:r>
          </w:p>
        </w:tc>
        <w:tc>
          <w:tcPr>
            <w:tcW w:w="2551" w:type="dxa"/>
          </w:tcPr>
          <w:p w14:paraId="1AF9ECC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2552" w:type="dxa"/>
          </w:tcPr>
          <w:p w14:paraId="00FE126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74532E31" w14:textId="77777777" w:rsidTr="003A45A5">
        <w:tc>
          <w:tcPr>
            <w:tcW w:w="4112" w:type="dxa"/>
          </w:tcPr>
          <w:p w14:paraId="3EF6312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diagnostic tests or assessment methods and the results clearly described?</w:t>
            </w:r>
          </w:p>
        </w:tc>
        <w:tc>
          <w:tcPr>
            <w:tcW w:w="2551" w:type="dxa"/>
          </w:tcPr>
          <w:p w14:paraId="05C8AC74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2552" w:type="dxa"/>
          </w:tcPr>
          <w:p w14:paraId="7E8CA2EC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1DABE5C3" w14:textId="77777777" w:rsidTr="003A45A5">
        <w:tc>
          <w:tcPr>
            <w:tcW w:w="4112" w:type="dxa"/>
          </w:tcPr>
          <w:p w14:paraId="362014BF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the intervention(s) or treatment procedure(s) clearly described?</w:t>
            </w:r>
          </w:p>
        </w:tc>
        <w:tc>
          <w:tcPr>
            <w:tcW w:w="2551" w:type="dxa"/>
          </w:tcPr>
          <w:p w14:paraId="07C8C27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/a</w:t>
            </w:r>
          </w:p>
        </w:tc>
        <w:tc>
          <w:tcPr>
            <w:tcW w:w="2552" w:type="dxa"/>
          </w:tcPr>
          <w:p w14:paraId="3BD962B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36FB2DB9" w14:textId="77777777" w:rsidTr="003A45A5">
        <w:tc>
          <w:tcPr>
            <w:tcW w:w="4112" w:type="dxa"/>
          </w:tcPr>
          <w:p w14:paraId="669A2BE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as the post-intervention clinical condition clearly described?</w:t>
            </w:r>
          </w:p>
        </w:tc>
        <w:tc>
          <w:tcPr>
            <w:tcW w:w="2551" w:type="dxa"/>
          </w:tcPr>
          <w:p w14:paraId="439404E1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/a</w:t>
            </w:r>
          </w:p>
        </w:tc>
        <w:tc>
          <w:tcPr>
            <w:tcW w:w="2552" w:type="dxa"/>
          </w:tcPr>
          <w:p w14:paraId="208C0727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22114C0F" w14:textId="77777777" w:rsidTr="003A45A5">
        <w:tc>
          <w:tcPr>
            <w:tcW w:w="4112" w:type="dxa"/>
          </w:tcPr>
          <w:p w14:paraId="5D15E1C8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Were adverse events (harms) or unanticipated events identified and described?</w:t>
            </w:r>
          </w:p>
        </w:tc>
        <w:tc>
          <w:tcPr>
            <w:tcW w:w="2551" w:type="dxa"/>
          </w:tcPr>
          <w:p w14:paraId="2B838BC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  <w:tc>
          <w:tcPr>
            <w:tcW w:w="2552" w:type="dxa"/>
          </w:tcPr>
          <w:p w14:paraId="7095134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No</w:t>
            </w:r>
          </w:p>
        </w:tc>
      </w:tr>
      <w:tr w:rsidR="003A45A5" w:rsidRPr="000D2D99" w14:paraId="0A7D0422" w14:textId="77777777" w:rsidTr="003A45A5">
        <w:tc>
          <w:tcPr>
            <w:tcW w:w="4112" w:type="dxa"/>
          </w:tcPr>
          <w:p w14:paraId="0C9F9705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Does the case report provide takeaway lessons?</w:t>
            </w:r>
          </w:p>
        </w:tc>
        <w:tc>
          <w:tcPr>
            <w:tcW w:w="2551" w:type="dxa"/>
          </w:tcPr>
          <w:p w14:paraId="61715DC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  <w:tc>
          <w:tcPr>
            <w:tcW w:w="2552" w:type="dxa"/>
          </w:tcPr>
          <w:p w14:paraId="55286A2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Yes</w:t>
            </w:r>
          </w:p>
        </w:tc>
      </w:tr>
      <w:tr w:rsidR="003A45A5" w:rsidRPr="000D2D99" w14:paraId="3644BD49" w14:textId="77777777" w:rsidTr="003A45A5">
        <w:tc>
          <w:tcPr>
            <w:tcW w:w="4112" w:type="dxa"/>
          </w:tcPr>
          <w:p w14:paraId="7914350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Score:</w:t>
            </w:r>
          </w:p>
        </w:tc>
        <w:tc>
          <w:tcPr>
            <w:tcW w:w="2551" w:type="dxa"/>
          </w:tcPr>
          <w:p w14:paraId="17438C50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2</w:t>
            </w:r>
          </w:p>
        </w:tc>
        <w:tc>
          <w:tcPr>
            <w:tcW w:w="2552" w:type="dxa"/>
          </w:tcPr>
          <w:p w14:paraId="156A9E39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</w:t>
            </w:r>
          </w:p>
        </w:tc>
      </w:tr>
      <w:tr w:rsidR="003A45A5" w:rsidRPr="000D2D99" w14:paraId="3E4716AF" w14:textId="77777777" w:rsidTr="003A45A5">
        <w:tc>
          <w:tcPr>
            <w:tcW w:w="4112" w:type="dxa"/>
          </w:tcPr>
          <w:p w14:paraId="061E656D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 w:rsidRPr="000D2D99">
              <w:rPr>
                <w:rFonts w:ascii="Calibri" w:hAnsi="Calibri" w:cs="Calibri"/>
                <w:sz w:val="20"/>
                <w:szCs w:val="20"/>
              </w:rPr>
              <w:t>Quality rating:</w:t>
            </w:r>
          </w:p>
        </w:tc>
        <w:tc>
          <w:tcPr>
            <w:tcW w:w="2551" w:type="dxa"/>
          </w:tcPr>
          <w:p w14:paraId="5725BA26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  <w:tc>
          <w:tcPr>
            <w:tcW w:w="2552" w:type="dxa"/>
          </w:tcPr>
          <w:p w14:paraId="5D631C72" w14:textId="77777777" w:rsidR="003A45A5" w:rsidRPr="000D2D99" w:rsidRDefault="003A45A5" w:rsidP="00C73032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ow</w:t>
            </w:r>
          </w:p>
        </w:tc>
      </w:tr>
    </w:tbl>
    <w:p w14:paraId="483E062C" w14:textId="77777777" w:rsidR="003A45A5" w:rsidRPr="003A45A5" w:rsidRDefault="003A45A5" w:rsidP="003A45A5">
      <w:pPr>
        <w:rPr>
          <w:rFonts w:ascii="Calibri" w:hAnsi="Calibri" w:cs="Calibri"/>
          <w:b/>
          <w:bCs/>
          <w:color w:val="000000" w:themeColor="text1"/>
          <w:sz w:val="20"/>
          <w:szCs w:val="20"/>
        </w:rPr>
      </w:pP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Questions extracted from </w:t>
      </w:r>
      <w:r w:rsidRPr="003A45A5">
        <w:rPr>
          <w:rFonts w:ascii="Calibri" w:hAnsi="Calibri" w:cs="Calibri"/>
          <w:i/>
          <w:iCs/>
          <w:color w:val="000000" w:themeColor="text1"/>
          <w:sz w:val="20"/>
          <w:szCs w:val="20"/>
        </w:rPr>
        <w:t>JBI Critical Appraisal Checklist for Case Reports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 xml:space="preserve"> 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begin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instrText xml:space="preserve"> ADDIN EN.CITE &lt;EndNote&gt;&lt;Cite&gt;&lt;Author&gt;Moola&lt;/Author&gt;&lt;Year&gt;2015&lt;/Year&gt;&lt;RecNum&gt;152&lt;/RecNum&gt;&lt;DisplayText&gt;(33)&lt;/DisplayText&gt;&lt;record&gt;&lt;rec-number&gt;152&lt;/rec-number&gt;&lt;foreign-keys&gt;&lt;key app="EN" db-id="tx2xrwwsvfrddleszvlxffe052eveeazd9xf" timestamp="1761473850"&gt;152&lt;/key&gt;&lt;/foreign-keys&gt;&lt;ref-type name="Journal Article"&gt;17&lt;/ref-type&gt;&lt;contributors&gt;&lt;authors&gt;&lt;author&gt;Moola, Sandeep&lt;/author&gt;&lt;author&gt;Munn, Zachary&lt;/author&gt;&lt;author&gt;Sears, Kim&lt;/author&gt;&lt;author&gt;Sfetcu, Raluca&lt;/author&gt;&lt;author&gt;Currie, Marian&lt;/author&gt;&lt;author&gt;Lisy, Karolina&lt;/author&gt;&lt;author&gt;Tufanaru, Catalin&lt;/author&gt;&lt;author&gt;Qureshi, Rubab&lt;/author&gt;&lt;author&gt;Mattis, Patrick&lt;/author&gt;&lt;author&gt;Mu, Peifan&lt;/author&gt;&lt;/authors&gt;&lt;/contributors&gt;&lt;titles&gt;&lt;title&gt;Conducting systematic reviews of association (etiology): The Joanna Briggs Institute&amp;apos;s approach&lt;/title&gt;&lt;secondary-title&gt;JBI Evidence Implementation&lt;/secondary-title&gt;&lt;/titles&gt;&lt;periodical&gt;&lt;full-title&gt;JBI Evidence Implementation&lt;/full-title&gt;&lt;/periodical&gt;&lt;pages&gt;163-169&lt;/pages&gt;&lt;volume&gt;13&lt;/volume&gt;&lt;number&gt;3&lt;/number&gt;&lt;keywords&gt;&lt;keyword&gt;association&lt;/keyword&gt;&lt;keyword&gt;correlation&lt;/keyword&gt;&lt;keyword&gt;etiology&lt;/keyword&gt;&lt;keyword&gt;Joanna Briggs Institute&lt;/keyword&gt;&lt;keyword&gt;research methodology&lt;/keyword&gt;&lt;keyword&gt;risk&lt;/keyword&gt;&lt;keyword&gt;systematic reviews&lt;/keyword&gt;&lt;/keywords&gt;&lt;dates&gt;&lt;year&gt;2015&lt;/year&gt;&lt;/dates&gt;&lt;isbn&gt;2691-3321&lt;/isbn&gt;&lt;accession-num&gt;01787381-201509000-00008&lt;/accession-num&gt;&lt;urls&gt;&lt;related-urls&gt;&lt;url&gt;https://journals.lww.com/ijebh/fulltext/2015/09000/conducting_systematic_reviews_of_association.8.aspx&lt;/url&gt;&lt;/related-urls&gt;&lt;/urls&gt;&lt;electronic-resource-num&gt;10.1097/xeb.0000000000000064&lt;/electronic-resource-num&gt;&lt;/record&gt;&lt;/Cite&gt;&lt;/EndNote&gt;</w:instrTex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separate"/>
      </w:r>
      <w:r w:rsidRPr="003A45A5">
        <w:rPr>
          <w:rFonts w:ascii="Calibri" w:hAnsi="Calibri" w:cs="Calibri"/>
          <w:noProof/>
          <w:color w:val="000000" w:themeColor="text1"/>
          <w:sz w:val="20"/>
          <w:szCs w:val="20"/>
        </w:rPr>
        <w:t>(33)</w:t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fldChar w:fldCharType="end"/>
      </w:r>
      <w:r w:rsidRPr="003A45A5">
        <w:rPr>
          <w:rFonts w:ascii="Calibri" w:hAnsi="Calibri" w:cs="Calibri"/>
          <w:color w:val="000000" w:themeColor="text1"/>
          <w:sz w:val="20"/>
          <w:szCs w:val="20"/>
        </w:rPr>
        <w:t>.</w:t>
      </w:r>
    </w:p>
    <w:p w14:paraId="0E7FB495" w14:textId="77777777" w:rsidR="003A45A5" w:rsidRDefault="003A45A5" w:rsidP="003A45A5">
      <w:pPr>
        <w:pStyle w:val="FootnoteText"/>
        <w:spacing w:after="0" w:line="276" w:lineRule="auto"/>
        <w:rPr>
          <w:rFonts w:ascii="Calibri" w:hAnsi="Calibri" w:cs="Calibri"/>
        </w:rPr>
      </w:pPr>
    </w:p>
    <w:p w14:paraId="01C6FAF5" w14:textId="37F6EBFC" w:rsidR="006B3586" w:rsidRPr="00F20181" w:rsidRDefault="006B3586" w:rsidP="001635EB">
      <w:pPr>
        <w:rPr>
          <w:rFonts w:ascii="Calibri" w:hAnsi="Calibri" w:cs="Calibri"/>
          <w:b/>
          <w:bCs/>
          <w:color w:val="000000" w:themeColor="text1"/>
          <w:sz w:val="22"/>
        </w:rPr>
      </w:pPr>
    </w:p>
    <w:sectPr w:rsidR="006B3586" w:rsidRPr="00F20181" w:rsidSect="003A45A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8A742B1" w14:textId="77777777" w:rsidR="00EF0A55" w:rsidRDefault="00EF0A55" w:rsidP="0042280C">
      <w:pPr>
        <w:spacing w:after="0" w:line="240" w:lineRule="auto"/>
      </w:pPr>
      <w:r>
        <w:separator/>
      </w:r>
    </w:p>
  </w:endnote>
  <w:endnote w:type="continuationSeparator" w:id="0">
    <w:p w14:paraId="1556ACA2" w14:textId="77777777" w:rsidR="00EF0A55" w:rsidRDefault="00EF0A55" w:rsidP="004228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5C110A" w14:textId="77777777" w:rsidR="00EF0A55" w:rsidRDefault="00EF0A55" w:rsidP="0042280C">
      <w:pPr>
        <w:spacing w:after="0" w:line="240" w:lineRule="auto"/>
      </w:pPr>
      <w:r>
        <w:separator/>
      </w:r>
    </w:p>
  </w:footnote>
  <w:footnote w:type="continuationSeparator" w:id="0">
    <w:p w14:paraId="43A7210E" w14:textId="77777777" w:rsidR="00EF0A55" w:rsidRDefault="00EF0A55" w:rsidP="0042280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6E18B7"/>
    <w:multiLevelType w:val="multilevel"/>
    <w:tmpl w:val="CC485988"/>
    <w:lvl w:ilvl="0">
      <w:start w:val="1"/>
      <w:numFmt w:val="decimal"/>
      <w:lvlText w:val="%1.0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2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01C91D77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2" w15:restartNumberingAfterBreak="0">
    <w:nsid w:val="05BB7ABB"/>
    <w:multiLevelType w:val="multilevel"/>
    <w:tmpl w:val="7082BDF8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7D23D68"/>
    <w:multiLevelType w:val="hybridMultilevel"/>
    <w:tmpl w:val="3D485B14"/>
    <w:lvl w:ilvl="0" w:tplc="AD842E1C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E34762"/>
    <w:multiLevelType w:val="hybridMultilevel"/>
    <w:tmpl w:val="C74892D0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293292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6" w15:restartNumberingAfterBreak="0">
    <w:nsid w:val="195B64C2"/>
    <w:multiLevelType w:val="hybridMultilevel"/>
    <w:tmpl w:val="64765D1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891D24"/>
    <w:multiLevelType w:val="multilevel"/>
    <w:tmpl w:val="805020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C7C7750"/>
    <w:multiLevelType w:val="hybridMultilevel"/>
    <w:tmpl w:val="C0703BE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842091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10" w15:restartNumberingAfterBreak="0">
    <w:nsid w:val="20947CD3"/>
    <w:multiLevelType w:val="hybridMultilevel"/>
    <w:tmpl w:val="CDD03A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D387250"/>
    <w:multiLevelType w:val="multilevel"/>
    <w:tmpl w:val="61345E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D3F156F"/>
    <w:multiLevelType w:val="hybridMultilevel"/>
    <w:tmpl w:val="074A0306"/>
    <w:lvl w:ilvl="0" w:tplc="8E3286E2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2C30D34"/>
    <w:multiLevelType w:val="hybridMultilevel"/>
    <w:tmpl w:val="E8C67228"/>
    <w:lvl w:ilvl="0" w:tplc="A9F0C7E4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2EA037F"/>
    <w:multiLevelType w:val="hybridMultilevel"/>
    <w:tmpl w:val="BE60F77A"/>
    <w:lvl w:ilvl="0" w:tplc="C53C438C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50677A9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16" w15:restartNumberingAfterBreak="0">
    <w:nsid w:val="35FF46B8"/>
    <w:multiLevelType w:val="hybridMultilevel"/>
    <w:tmpl w:val="F474A9C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B3B76E7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18" w15:restartNumberingAfterBreak="0">
    <w:nsid w:val="41B758CD"/>
    <w:multiLevelType w:val="multilevel"/>
    <w:tmpl w:val="F056A45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66E3EDD"/>
    <w:multiLevelType w:val="hybridMultilevel"/>
    <w:tmpl w:val="CC988BB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7F96894"/>
    <w:multiLevelType w:val="multilevel"/>
    <w:tmpl w:val="A780631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D643976"/>
    <w:multiLevelType w:val="hybridMultilevel"/>
    <w:tmpl w:val="B7B04CDE"/>
    <w:lvl w:ilvl="0" w:tplc="372E4F76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3287630"/>
    <w:multiLevelType w:val="hybridMultilevel"/>
    <w:tmpl w:val="5088FD22"/>
    <w:lvl w:ilvl="0" w:tplc="53A68A0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182677"/>
    <w:multiLevelType w:val="multilevel"/>
    <w:tmpl w:val="B62089D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B1A3E99"/>
    <w:multiLevelType w:val="hybridMultilevel"/>
    <w:tmpl w:val="C6B0DF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D9A16D0"/>
    <w:multiLevelType w:val="multilevel"/>
    <w:tmpl w:val="A10CC4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26" w15:restartNumberingAfterBreak="0">
    <w:nsid w:val="67920A42"/>
    <w:multiLevelType w:val="hybridMultilevel"/>
    <w:tmpl w:val="F2788BC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8246DE8"/>
    <w:multiLevelType w:val="hybridMultilevel"/>
    <w:tmpl w:val="35CA15B8"/>
    <w:lvl w:ilvl="0" w:tplc="65AE4D56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9C1526A"/>
    <w:multiLevelType w:val="hybridMultilevel"/>
    <w:tmpl w:val="2308459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C6477ED"/>
    <w:multiLevelType w:val="multilevel"/>
    <w:tmpl w:val="14A0C38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0192FF0"/>
    <w:multiLevelType w:val="multilevel"/>
    <w:tmpl w:val="879CDF8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1" w15:restartNumberingAfterBreak="0">
    <w:nsid w:val="71C42CD2"/>
    <w:multiLevelType w:val="hybridMultilevel"/>
    <w:tmpl w:val="F2067CEA"/>
    <w:lvl w:ilvl="0" w:tplc="4FB083F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9911088"/>
    <w:multiLevelType w:val="hybridMultilevel"/>
    <w:tmpl w:val="B89254AA"/>
    <w:lvl w:ilvl="0" w:tplc="5ED0EE4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D945B8F"/>
    <w:multiLevelType w:val="hybridMultilevel"/>
    <w:tmpl w:val="AF40D64C"/>
    <w:lvl w:ilvl="0" w:tplc="08145DC4">
      <w:start w:val="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i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FEE350B"/>
    <w:multiLevelType w:val="hybridMultilevel"/>
    <w:tmpl w:val="AC34CA4E"/>
    <w:lvl w:ilvl="0" w:tplc="50E25EC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29994033">
    <w:abstractNumId w:val="30"/>
  </w:num>
  <w:num w:numId="2" w16cid:durableId="942881914">
    <w:abstractNumId w:val="2"/>
  </w:num>
  <w:num w:numId="3" w16cid:durableId="1589075292">
    <w:abstractNumId w:val="31"/>
  </w:num>
  <w:num w:numId="4" w16cid:durableId="1058866008">
    <w:abstractNumId w:val="26"/>
  </w:num>
  <w:num w:numId="5" w16cid:durableId="413402237">
    <w:abstractNumId w:val="0"/>
  </w:num>
  <w:num w:numId="6" w16cid:durableId="767774528">
    <w:abstractNumId w:val="13"/>
  </w:num>
  <w:num w:numId="7" w16cid:durableId="312105876">
    <w:abstractNumId w:val="11"/>
  </w:num>
  <w:num w:numId="8" w16cid:durableId="985007425">
    <w:abstractNumId w:val="29"/>
  </w:num>
  <w:num w:numId="9" w16cid:durableId="1636519612">
    <w:abstractNumId w:val="3"/>
  </w:num>
  <w:num w:numId="10" w16cid:durableId="2005670250">
    <w:abstractNumId w:val="14"/>
  </w:num>
  <w:num w:numId="11" w16cid:durableId="300155245">
    <w:abstractNumId w:val="21"/>
  </w:num>
  <w:num w:numId="12" w16cid:durableId="1833712372">
    <w:abstractNumId w:val="22"/>
  </w:num>
  <w:num w:numId="13" w16cid:durableId="1311253197">
    <w:abstractNumId w:val="27"/>
  </w:num>
  <w:num w:numId="14" w16cid:durableId="1574505391">
    <w:abstractNumId w:val="32"/>
  </w:num>
  <w:num w:numId="15" w16cid:durableId="1601522785">
    <w:abstractNumId w:val="33"/>
  </w:num>
  <w:num w:numId="16" w16cid:durableId="12997996">
    <w:abstractNumId w:val="6"/>
  </w:num>
  <w:num w:numId="17" w16cid:durableId="102266381">
    <w:abstractNumId w:val="8"/>
  </w:num>
  <w:num w:numId="18" w16cid:durableId="1134830740">
    <w:abstractNumId w:val="19"/>
  </w:num>
  <w:num w:numId="19" w16cid:durableId="1092317949">
    <w:abstractNumId w:val="18"/>
  </w:num>
  <w:num w:numId="20" w16cid:durableId="2027899383">
    <w:abstractNumId w:val="34"/>
  </w:num>
  <w:num w:numId="21" w16cid:durableId="1755512971">
    <w:abstractNumId w:val="23"/>
  </w:num>
  <w:num w:numId="22" w16cid:durableId="2131776775">
    <w:abstractNumId w:val="4"/>
  </w:num>
  <w:num w:numId="23" w16cid:durableId="688604996">
    <w:abstractNumId w:val="20"/>
  </w:num>
  <w:num w:numId="24" w16cid:durableId="640890345">
    <w:abstractNumId w:val="12"/>
  </w:num>
  <w:num w:numId="25" w16cid:durableId="178004403">
    <w:abstractNumId w:val="24"/>
  </w:num>
  <w:num w:numId="26" w16cid:durableId="276721656">
    <w:abstractNumId w:val="28"/>
  </w:num>
  <w:num w:numId="27" w16cid:durableId="1604265150">
    <w:abstractNumId w:val="10"/>
  </w:num>
  <w:num w:numId="28" w16cid:durableId="108165744">
    <w:abstractNumId w:val="7"/>
  </w:num>
  <w:num w:numId="29" w16cid:durableId="1652323922">
    <w:abstractNumId w:val="25"/>
  </w:num>
  <w:num w:numId="30" w16cid:durableId="1865829685">
    <w:abstractNumId w:val="16"/>
  </w:num>
  <w:num w:numId="31" w16cid:durableId="165481054">
    <w:abstractNumId w:val="9"/>
  </w:num>
  <w:num w:numId="32" w16cid:durableId="710886581">
    <w:abstractNumId w:val="1"/>
  </w:num>
  <w:num w:numId="33" w16cid:durableId="1364015270">
    <w:abstractNumId w:val="5"/>
  </w:num>
  <w:num w:numId="34" w16cid:durableId="661471152">
    <w:abstractNumId w:val="15"/>
  </w:num>
  <w:num w:numId="35" w16cid:durableId="34918977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3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Apto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xrwwsvfrddleszvlxffe052eveeazd9xf&quot;&gt;Dissertation all&lt;record-ids&gt;&lt;item&gt;8&lt;/item&gt;&lt;item&gt;31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151&lt;/item&gt;&lt;item&gt;152&lt;/item&gt;&lt;/record-ids&gt;&lt;/item&gt;&lt;/Libraries&gt;"/>
  </w:docVars>
  <w:rsids>
    <w:rsidRoot w:val="003E0E81"/>
    <w:rsid w:val="000238D9"/>
    <w:rsid w:val="00027489"/>
    <w:rsid w:val="0003217B"/>
    <w:rsid w:val="00040F61"/>
    <w:rsid w:val="00055FEB"/>
    <w:rsid w:val="0007672C"/>
    <w:rsid w:val="0007751F"/>
    <w:rsid w:val="00077B8D"/>
    <w:rsid w:val="000A0B5F"/>
    <w:rsid w:val="000A19DC"/>
    <w:rsid w:val="000A3E66"/>
    <w:rsid w:val="000A4C2C"/>
    <w:rsid w:val="000A4E97"/>
    <w:rsid w:val="000D2042"/>
    <w:rsid w:val="000F1310"/>
    <w:rsid w:val="001137D9"/>
    <w:rsid w:val="00125279"/>
    <w:rsid w:val="0012539A"/>
    <w:rsid w:val="00131154"/>
    <w:rsid w:val="0013138F"/>
    <w:rsid w:val="00145BF3"/>
    <w:rsid w:val="0015508A"/>
    <w:rsid w:val="00156D4A"/>
    <w:rsid w:val="00163037"/>
    <w:rsid w:val="001635EB"/>
    <w:rsid w:val="0019130E"/>
    <w:rsid w:val="001A4464"/>
    <w:rsid w:val="001C2DE0"/>
    <w:rsid w:val="001D09B8"/>
    <w:rsid w:val="001D38C0"/>
    <w:rsid w:val="001E1D53"/>
    <w:rsid w:val="001E644E"/>
    <w:rsid w:val="001F3065"/>
    <w:rsid w:val="001F64F4"/>
    <w:rsid w:val="00204690"/>
    <w:rsid w:val="00211C8A"/>
    <w:rsid w:val="002306F0"/>
    <w:rsid w:val="00237FF4"/>
    <w:rsid w:val="00250E24"/>
    <w:rsid w:val="00262F28"/>
    <w:rsid w:val="00267801"/>
    <w:rsid w:val="00273241"/>
    <w:rsid w:val="00277257"/>
    <w:rsid w:val="002967EF"/>
    <w:rsid w:val="002B311A"/>
    <w:rsid w:val="002C272B"/>
    <w:rsid w:val="002F008E"/>
    <w:rsid w:val="0032226E"/>
    <w:rsid w:val="00327A0B"/>
    <w:rsid w:val="00333930"/>
    <w:rsid w:val="003600D7"/>
    <w:rsid w:val="00362061"/>
    <w:rsid w:val="003676AA"/>
    <w:rsid w:val="00367802"/>
    <w:rsid w:val="00370F12"/>
    <w:rsid w:val="003714F5"/>
    <w:rsid w:val="00390A64"/>
    <w:rsid w:val="003A45A5"/>
    <w:rsid w:val="003A6F55"/>
    <w:rsid w:val="003B5606"/>
    <w:rsid w:val="003E0E81"/>
    <w:rsid w:val="004033E7"/>
    <w:rsid w:val="00404D4E"/>
    <w:rsid w:val="00417411"/>
    <w:rsid w:val="00420EB0"/>
    <w:rsid w:val="0042280C"/>
    <w:rsid w:val="00422979"/>
    <w:rsid w:val="004436D8"/>
    <w:rsid w:val="00445D29"/>
    <w:rsid w:val="004467DC"/>
    <w:rsid w:val="00462226"/>
    <w:rsid w:val="00466954"/>
    <w:rsid w:val="004847B7"/>
    <w:rsid w:val="0049172A"/>
    <w:rsid w:val="00494F44"/>
    <w:rsid w:val="004B110B"/>
    <w:rsid w:val="004C1005"/>
    <w:rsid w:val="004C3387"/>
    <w:rsid w:val="004D274D"/>
    <w:rsid w:val="004D3F89"/>
    <w:rsid w:val="004F2499"/>
    <w:rsid w:val="00503728"/>
    <w:rsid w:val="005236C6"/>
    <w:rsid w:val="00526AA2"/>
    <w:rsid w:val="00527629"/>
    <w:rsid w:val="0053372A"/>
    <w:rsid w:val="00536342"/>
    <w:rsid w:val="00547595"/>
    <w:rsid w:val="005515C3"/>
    <w:rsid w:val="00557708"/>
    <w:rsid w:val="005663ED"/>
    <w:rsid w:val="00566B67"/>
    <w:rsid w:val="00585FAF"/>
    <w:rsid w:val="005A1C40"/>
    <w:rsid w:val="005B22DF"/>
    <w:rsid w:val="005C7D25"/>
    <w:rsid w:val="005D177B"/>
    <w:rsid w:val="00601193"/>
    <w:rsid w:val="0060324E"/>
    <w:rsid w:val="00606BDD"/>
    <w:rsid w:val="006207A4"/>
    <w:rsid w:val="00636D53"/>
    <w:rsid w:val="00643D4D"/>
    <w:rsid w:val="0064696C"/>
    <w:rsid w:val="00653014"/>
    <w:rsid w:val="0066380F"/>
    <w:rsid w:val="006663C3"/>
    <w:rsid w:val="006706B8"/>
    <w:rsid w:val="006727D2"/>
    <w:rsid w:val="006870E8"/>
    <w:rsid w:val="00695D02"/>
    <w:rsid w:val="006A2DDC"/>
    <w:rsid w:val="006B3586"/>
    <w:rsid w:val="006F2731"/>
    <w:rsid w:val="0072057E"/>
    <w:rsid w:val="00722E49"/>
    <w:rsid w:val="0072301C"/>
    <w:rsid w:val="00733A8E"/>
    <w:rsid w:val="00750E26"/>
    <w:rsid w:val="0075458A"/>
    <w:rsid w:val="00756924"/>
    <w:rsid w:val="00756E73"/>
    <w:rsid w:val="00764B16"/>
    <w:rsid w:val="0077590E"/>
    <w:rsid w:val="00784CD0"/>
    <w:rsid w:val="00792D77"/>
    <w:rsid w:val="007A4304"/>
    <w:rsid w:val="007C2C06"/>
    <w:rsid w:val="007C6888"/>
    <w:rsid w:val="007D4302"/>
    <w:rsid w:val="007D6F67"/>
    <w:rsid w:val="0080466A"/>
    <w:rsid w:val="008245F8"/>
    <w:rsid w:val="00827A1A"/>
    <w:rsid w:val="0084207C"/>
    <w:rsid w:val="008508D5"/>
    <w:rsid w:val="0085153A"/>
    <w:rsid w:val="008633C6"/>
    <w:rsid w:val="00881BA3"/>
    <w:rsid w:val="00883EA4"/>
    <w:rsid w:val="008A2EEC"/>
    <w:rsid w:val="008A3FD1"/>
    <w:rsid w:val="008A58F8"/>
    <w:rsid w:val="008B09A9"/>
    <w:rsid w:val="008B1E50"/>
    <w:rsid w:val="008B5D94"/>
    <w:rsid w:val="008E4570"/>
    <w:rsid w:val="008E6D8A"/>
    <w:rsid w:val="008F2444"/>
    <w:rsid w:val="008F3737"/>
    <w:rsid w:val="008F3E5F"/>
    <w:rsid w:val="0090759B"/>
    <w:rsid w:val="00907F8D"/>
    <w:rsid w:val="00920B13"/>
    <w:rsid w:val="009408E5"/>
    <w:rsid w:val="009535A0"/>
    <w:rsid w:val="00960AC1"/>
    <w:rsid w:val="009809CF"/>
    <w:rsid w:val="009921A3"/>
    <w:rsid w:val="00997E54"/>
    <w:rsid w:val="009A2382"/>
    <w:rsid w:val="009A539B"/>
    <w:rsid w:val="009B1982"/>
    <w:rsid w:val="009C1F1B"/>
    <w:rsid w:val="009D250E"/>
    <w:rsid w:val="009D69EC"/>
    <w:rsid w:val="00A0011B"/>
    <w:rsid w:val="00A10AAD"/>
    <w:rsid w:val="00A12E60"/>
    <w:rsid w:val="00A204BE"/>
    <w:rsid w:val="00A22E60"/>
    <w:rsid w:val="00A31102"/>
    <w:rsid w:val="00A403AE"/>
    <w:rsid w:val="00A44A3A"/>
    <w:rsid w:val="00A46A22"/>
    <w:rsid w:val="00A67DC3"/>
    <w:rsid w:val="00A90AB4"/>
    <w:rsid w:val="00A92DE7"/>
    <w:rsid w:val="00A96F4C"/>
    <w:rsid w:val="00AB3D99"/>
    <w:rsid w:val="00AB7FF8"/>
    <w:rsid w:val="00AC0A12"/>
    <w:rsid w:val="00AD1B20"/>
    <w:rsid w:val="00AE5250"/>
    <w:rsid w:val="00AF3F4F"/>
    <w:rsid w:val="00B3148B"/>
    <w:rsid w:val="00B373B5"/>
    <w:rsid w:val="00B5277D"/>
    <w:rsid w:val="00B67DAD"/>
    <w:rsid w:val="00B90C51"/>
    <w:rsid w:val="00B93681"/>
    <w:rsid w:val="00B97EDA"/>
    <w:rsid w:val="00BE52A9"/>
    <w:rsid w:val="00C027B2"/>
    <w:rsid w:val="00C06D60"/>
    <w:rsid w:val="00C17833"/>
    <w:rsid w:val="00C21B95"/>
    <w:rsid w:val="00C22D50"/>
    <w:rsid w:val="00C26EE8"/>
    <w:rsid w:val="00C40147"/>
    <w:rsid w:val="00C76FB4"/>
    <w:rsid w:val="00C86EF8"/>
    <w:rsid w:val="00C86FCF"/>
    <w:rsid w:val="00C94DEA"/>
    <w:rsid w:val="00CA22AE"/>
    <w:rsid w:val="00CB5060"/>
    <w:rsid w:val="00CD0C7D"/>
    <w:rsid w:val="00CF2A54"/>
    <w:rsid w:val="00D05A4F"/>
    <w:rsid w:val="00D14936"/>
    <w:rsid w:val="00D17035"/>
    <w:rsid w:val="00D1781C"/>
    <w:rsid w:val="00D20265"/>
    <w:rsid w:val="00D3400A"/>
    <w:rsid w:val="00D40424"/>
    <w:rsid w:val="00D41DC3"/>
    <w:rsid w:val="00D521EF"/>
    <w:rsid w:val="00D72953"/>
    <w:rsid w:val="00D80A3F"/>
    <w:rsid w:val="00D8110D"/>
    <w:rsid w:val="00D814BB"/>
    <w:rsid w:val="00DA4D9F"/>
    <w:rsid w:val="00DB2259"/>
    <w:rsid w:val="00DB719E"/>
    <w:rsid w:val="00DC6F34"/>
    <w:rsid w:val="00DC7015"/>
    <w:rsid w:val="00DD0D71"/>
    <w:rsid w:val="00DD1EF5"/>
    <w:rsid w:val="00E20CC6"/>
    <w:rsid w:val="00E22BA1"/>
    <w:rsid w:val="00E247D1"/>
    <w:rsid w:val="00E37BC2"/>
    <w:rsid w:val="00E57E1A"/>
    <w:rsid w:val="00E74C17"/>
    <w:rsid w:val="00EB3B67"/>
    <w:rsid w:val="00ED6D76"/>
    <w:rsid w:val="00EF0A55"/>
    <w:rsid w:val="00EF6E3F"/>
    <w:rsid w:val="00F20181"/>
    <w:rsid w:val="00F46875"/>
    <w:rsid w:val="00F654DF"/>
    <w:rsid w:val="00F749A8"/>
    <w:rsid w:val="00F812B1"/>
    <w:rsid w:val="00F829AD"/>
    <w:rsid w:val="00FB3B33"/>
    <w:rsid w:val="00FB4B24"/>
    <w:rsid w:val="00FD1749"/>
    <w:rsid w:val="00FD41DB"/>
    <w:rsid w:val="00FE7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62A4D7"/>
  <w15:chartTrackingRefBased/>
  <w15:docId w15:val="{18DCF6B4-BE52-394D-ACDD-C53FA9A70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280C"/>
    <w:pPr>
      <w:spacing w:after="180" w:line="274" w:lineRule="auto"/>
    </w:pPr>
    <w:rPr>
      <w:kern w:val="0"/>
      <w:sz w:val="21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280C"/>
    <w:pPr>
      <w:keepNext/>
      <w:keepLines/>
      <w:spacing w:before="360" w:after="0" w:line="240" w:lineRule="auto"/>
      <w:outlineLvl w:val="0"/>
    </w:pPr>
    <w:rPr>
      <w:rFonts w:asciiTheme="majorHAnsi" w:eastAsiaTheme="majorEastAsia" w:hAnsiTheme="majorHAnsi" w:cstheme="majorBidi"/>
      <w:bCs/>
      <w:color w:val="156082" w:themeColor="accent1"/>
      <w:spacing w:val="20"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280C"/>
    <w:pPr>
      <w:keepNext/>
      <w:keepLines/>
      <w:spacing w:before="120" w:after="0" w:line="240" w:lineRule="auto"/>
      <w:outlineLvl w:val="1"/>
    </w:pPr>
    <w:rPr>
      <w:rFonts w:eastAsiaTheme="majorEastAsia" w:cstheme="majorBidi"/>
      <w:b/>
      <w:bCs/>
      <w:color w:val="156082" w:themeColor="accent1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2280C"/>
    <w:pPr>
      <w:keepNext/>
      <w:keepLines/>
      <w:spacing w:before="20" w:after="0" w:line="240" w:lineRule="auto"/>
      <w:outlineLvl w:val="2"/>
    </w:pPr>
    <w:rPr>
      <w:rFonts w:asciiTheme="majorHAnsi" w:eastAsiaTheme="majorEastAsia" w:hAnsiTheme="majorHAnsi" w:cstheme="majorBidi"/>
      <w:bCs/>
      <w:color w:val="0E2841" w:themeColor="text2"/>
      <w:spacing w:val="14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2280C"/>
    <w:pPr>
      <w:keepNext/>
      <w:keepLines/>
      <w:spacing w:before="200" w:after="0"/>
      <w:outlineLvl w:val="3"/>
    </w:pPr>
    <w:rPr>
      <w:rFonts w:eastAsiaTheme="majorEastAsia" w:cstheme="majorBidi"/>
      <w:b/>
      <w:bCs/>
      <w:i/>
      <w:iCs/>
      <w:color w:val="000000"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2280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000000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2280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Cs/>
      <w:color w:val="156082" w:themeColor="accent1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280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000000"/>
      <w:sz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2280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00000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2280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00000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280C"/>
    <w:rPr>
      <w:rFonts w:asciiTheme="majorHAnsi" w:eastAsiaTheme="majorEastAsia" w:hAnsiTheme="majorHAnsi" w:cstheme="majorBidi"/>
      <w:bCs/>
      <w:color w:val="156082" w:themeColor="accent1"/>
      <w:spacing w:val="20"/>
      <w:kern w:val="0"/>
      <w:sz w:val="32"/>
      <w:szCs w:val="2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42280C"/>
    <w:rPr>
      <w:rFonts w:eastAsiaTheme="majorEastAsia" w:cstheme="majorBidi"/>
      <w:b/>
      <w:bCs/>
      <w:color w:val="156082" w:themeColor="accent1"/>
      <w:kern w:val="0"/>
      <w:sz w:val="28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42280C"/>
    <w:rPr>
      <w:rFonts w:asciiTheme="majorHAnsi" w:eastAsiaTheme="majorEastAsia" w:hAnsiTheme="majorHAnsi" w:cstheme="majorBidi"/>
      <w:bCs/>
      <w:color w:val="0E2841" w:themeColor="text2"/>
      <w:spacing w:val="14"/>
      <w:kern w:val="0"/>
      <w:szCs w:val="22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2280C"/>
    <w:rPr>
      <w:rFonts w:eastAsiaTheme="majorEastAsia" w:cstheme="majorBidi"/>
      <w:b/>
      <w:bCs/>
      <w:i/>
      <w:iCs/>
      <w:color w:val="000000"/>
      <w:kern w:val="0"/>
      <w:szCs w:val="22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rsid w:val="0042280C"/>
    <w:rPr>
      <w:rFonts w:asciiTheme="majorHAnsi" w:eastAsiaTheme="majorEastAsia" w:hAnsiTheme="majorHAnsi" w:cstheme="majorBidi"/>
      <w:color w:val="000000"/>
      <w:kern w:val="0"/>
      <w:sz w:val="22"/>
      <w:szCs w:val="22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2280C"/>
    <w:rPr>
      <w:rFonts w:asciiTheme="majorHAnsi" w:eastAsiaTheme="majorEastAsia" w:hAnsiTheme="majorHAnsi" w:cstheme="majorBidi"/>
      <w:iCs/>
      <w:color w:val="156082" w:themeColor="accent1"/>
      <w:kern w:val="0"/>
      <w:sz w:val="22"/>
      <w:szCs w:val="22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280C"/>
    <w:rPr>
      <w:rFonts w:asciiTheme="majorHAnsi" w:eastAsiaTheme="majorEastAsia" w:hAnsiTheme="majorHAnsi" w:cstheme="majorBidi"/>
      <w:i/>
      <w:iCs/>
      <w:color w:val="000000"/>
      <w:kern w:val="0"/>
      <w:sz w:val="22"/>
      <w:szCs w:val="22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2280C"/>
    <w:rPr>
      <w:rFonts w:asciiTheme="majorHAnsi" w:eastAsiaTheme="majorEastAsia" w:hAnsiTheme="majorHAnsi" w:cstheme="majorBidi"/>
      <w:color w:val="000000"/>
      <w:kern w:val="0"/>
      <w:sz w:val="20"/>
      <w:szCs w:val="20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2280C"/>
    <w:rPr>
      <w:rFonts w:asciiTheme="majorHAnsi" w:eastAsiaTheme="majorEastAsia" w:hAnsiTheme="majorHAnsi" w:cstheme="majorBidi"/>
      <w:i/>
      <w:iCs/>
      <w:color w:val="000000"/>
      <w:kern w:val="0"/>
      <w:sz w:val="20"/>
      <w:szCs w:val="20"/>
      <w14:ligatures w14:val="none"/>
    </w:rPr>
  </w:style>
  <w:style w:type="paragraph" w:styleId="ListParagraph">
    <w:name w:val="List Paragraph"/>
    <w:basedOn w:val="Normal"/>
    <w:uiPriority w:val="34"/>
    <w:qFormat/>
    <w:rsid w:val="0042280C"/>
    <w:pPr>
      <w:spacing w:line="240" w:lineRule="auto"/>
      <w:ind w:left="720" w:hanging="288"/>
      <w:contextualSpacing/>
    </w:pPr>
    <w:rPr>
      <w:color w:val="0E2841" w:themeColor="text2"/>
    </w:rPr>
  </w:style>
  <w:style w:type="paragraph" w:customStyle="1" w:styleId="EndNoteBibliography">
    <w:name w:val="EndNote Bibliography"/>
    <w:basedOn w:val="Normal"/>
    <w:link w:val="EndNoteBibliographyChar"/>
    <w:rsid w:val="0042280C"/>
    <w:pPr>
      <w:spacing w:line="240" w:lineRule="auto"/>
    </w:pPr>
    <w:rPr>
      <w:rFonts w:ascii="Aptos" w:hAnsi="Aptos" w:cs="Arial"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280C"/>
    <w:rPr>
      <w:rFonts w:ascii="Aptos" w:hAnsi="Aptos" w:cs="Arial"/>
      <w:kern w:val="0"/>
      <w:sz w:val="20"/>
      <w:szCs w:val="22"/>
      <w:lang w:val="en-US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42280C"/>
    <w:pPr>
      <w:spacing w:line="240" w:lineRule="auto"/>
    </w:pPr>
    <w:rPr>
      <w:rFonts w:asciiTheme="majorHAnsi" w:eastAsiaTheme="minorEastAsia" w:hAnsiTheme="majorHAnsi"/>
      <w:bCs/>
      <w:smallCaps/>
      <w:color w:val="0E2841" w:themeColor="text2"/>
      <w:spacing w:val="6"/>
      <w:sz w:val="22"/>
      <w:szCs w:val="18"/>
    </w:rPr>
  </w:style>
  <w:style w:type="table" w:styleId="TableGrid">
    <w:name w:val="Table Grid"/>
    <w:basedOn w:val="TableNormal"/>
    <w:uiPriority w:val="39"/>
    <w:rsid w:val="0042280C"/>
    <w:pPr>
      <w:spacing w:after="200" w:line="276" w:lineRule="auto"/>
    </w:pPr>
    <w:rPr>
      <w:kern w:val="0"/>
      <w:sz w:val="22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2280C"/>
    <w:pPr>
      <w:jc w:val="center"/>
    </w:pPr>
    <w:rPr>
      <w:rFonts w:ascii="Aptos" w:hAnsi="Aptos" w:cs="Arial"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280C"/>
    <w:rPr>
      <w:rFonts w:ascii="Aptos" w:hAnsi="Aptos" w:cs="Arial"/>
      <w:kern w:val="0"/>
      <w:sz w:val="20"/>
      <w:szCs w:val="22"/>
      <w:lang w:val="en-US"/>
      <w14:ligatures w14:val="none"/>
    </w:rPr>
  </w:style>
  <w:style w:type="paragraph" w:styleId="Revision">
    <w:name w:val="Revision"/>
    <w:hidden/>
    <w:uiPriority w:val="99"/>
    <w:semiHidden/>
    <w:rsid w:val="0042280C"/>
    <w:pPr>
      <w:spacing w:after="200" w:line="276" w:lineRule="auto"/>
    </w:pPr>
    <w:rPr>
      <w:kern w:val="0"/>
      <w:sz w:val="22"/>
      <w:szCs w:val="22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4228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280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280C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28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280C"/>
    <w:rPr>
      <w:b/>
      <w:bCs/>
      <w:kern w:val="0"/>
      <w:sz w:val="20"/>
      <w:szCs w:val="20"/>
      <w14:ligatures w14:val="none"/>
    </w:rPr>
  </w:style>
  <w:style w:type="character" w:styleId="Hyperlink">
    <w:name w:val="Hyperlink"/>
    <w:basedOn w:val="DefaultParagraphFont"/>
    <w:uiPriority w:val="99"/>
    <w:unhideWhenUsed/>
    <w:rsid w:val="0042280C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2280C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42280C"/>
    <w:pPr>
      <w:spacing w:after="120" w:line="240" w:lineRule="auto"/>
      <w:contextualSpacing/>
    </w:pPr>
    <w:rPr>
      <w:rFonts w:asciiTheme="majorHAnsi" w:eastAsiaTheme="majorEastAsia" w:hAnsiTheme="majorHAnsi" w:cstheme="majorBidi"/>
      <w:color w:val="0E2841" w:themeColor="text2"/>
      <w:spacing w:val="30"/>
      <w:kern w:val="28"/>
      <w:sz w:val="9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2280C"/>
    <w:rPr>
      <w:rFonts w:asciiTheme="majorHAnsi" w:eastAsiaTheme="majorEastAsia" w:hAnsiTheme="majorHAnsi" w:cstheme="majorBidi"/>
      <w:color w:val="0E2841" w:themeColor="text2"/>
      <w:spacing w:val="30"/>
      <w:kern w:val="28"/>
      <w:sz w:val="96"/>
      <w:szCs w:val="52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42280C"/>
    <w:pPr>
      <w:numPr>
        <w:ilvl w:val="1"/>
      </w:numPr>
    </w:pPr>
    <w:rPr>
      <w:rFonts w:eastAsiaTheme="majorEastAsia" w:cstheme="majorBidi"/>
      <w:iCs/>
      <w:color w:val="0E2841" w:themeColor="text2"/>
      <w:sz w:val="4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2280C"/>
    <w:rPr>
      <w:rFonts w:eastAsiaTheme="majorEastAsia" w:cstheme="majorBidi"/>
      <w:iCs/>
      <w:color w:val="0E2841" w:themeColor="text2"/>
      <w:kern w:val="0"/>
      <w:sz w:val="40"/>
      <w14:ligatures w14:val="none"/>
    </w:rPr>
  </w:style>
  <w:style w:type="character" w:styleId="Strong">
    <w:name w:val="Strong"/>
    <w:basedOn w:val="DefaultParagraphFont"/>
    <w:uiPriority w:val="22"/>
    <w:qFormat/>
    <w:rsid w:val="0042280C"/>
    <w:rPr>
      <w:b w:val="0"/>
      <w:bCs/>
      <w:i/>
      <w:color w:val="0E2841" w:themeColor="text2"/>
    </w:rPr>
  </w:style>
  <w:style w:type="character" w:styleId="Emphasis">
    <w:name w:val="Emphasis"/>
    <w:basedOn w:val="DefaultParagraphFont"/>
    <w:uiPriority w:val="20"/>
    <w:qFormat/>
    <w:rsid w:val="0042280C"/>
    <w:rPr>
      <w:b/>
      <w:i/>
      <w:iCs/>
    </w:rPr>
  </w:style>
  <w:style w:type="paragraph" w:styleId="NoSpacing">
    <w:name w:val="No Spacing"/>
    <w:link w:val="NoSpacingChar"/>
    <w:uiPriority w:val="1"/>
    <w:qFormat/>
    <w:rsid w:val="0042280C"/>
    <w:rPr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42280C"/>
    <w:rPr>
      <w:kern w:val="0"/>
      <w:sz w:val="22"/>
      <w:szCs w:val="22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42280C"/>
    <w:pPr>
      <w:spacing w:after="0" w:line="360" w:lineRule="auto"/>
      <w:jc w:val="center"/>
    </w:pPr>
    <w:rPr>
      <w:rFonts w:eastAsiaTheme="minorEastAsia"/>
      <w:b/>
      <w:i/>
      <w:iCs/>
      <w:color w:val="156082" w:themeColor="accent1"/>
      <w:sz w:val="26"/>
    </w:rPr>
  </w:style>
  <w:style w:type="character" w:customStyle="1" w:styleId="QuoteChar">
    <w:name w:val="Quote Char"/>
    <w:basedOn w:val="DefaultParagraphFont"/>
    <w:link w:val="Quote"/>
    <w:uiPriority w:val="29"/>
    <w:rsid w:val="0042280C"/>
    <w:rPr>
      <w:rFonts w:eastAsiaTheme="minorEastAsia"/>
      <w:b/>
      <w:i/>
      <w:iCs/>
      <w:color w:val="156082" w:themeColor="accent1"/>
      <w:kern w:val="0"/>
      <w:sz w:val="26"/>
      <w:szCs w:val="22"/>
      <w14:ligatures w14:val="none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2280C"/>
    <w:pPr>
      <w:pBdr>
        <w:top w:val="single" w:sz="36" w:space="8" w:color="156082" w:themeColor="accent1"/>
        <w:left w:val="single" w:sz="36" w:space="8" w:color="156082" w:themeColor="accent1"/>
        <w:bottom w:val="single" w:sz="36" w:space="8" w:color="156082" w:themeColor="accent1"/>
        <w:right w:val="single" w:sz="36" w:space="8" w:color="156082" w:themeColor="accent1"/>
      </w:pBdr>
      <w:shd w:val="clear" w:color="auto" w:fill="156082" w:themeFill="accent1"/>
      <w:spacing w:before="200" w:after="200" w:line="360" w:lineRule="auto"/>
      <w:ind w:left="259" w:right="259"/>
      <w:jc w:val="center"/>
    </w:pPr>
    <w:rPr>
      <w:rFonts w:asciiTheme="majorHAnsi" w:eastAsiaTheme="minorEastAsia" w:hAnsiTheme="majorHAnsi"/>
      <w:bCs/>
      <w:iCs/>
      <w:color w:val="FFFFFF" w:themeColor="background1"/>
      <w:sz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2280C"/>
    <w:rPr>
      <w:rFonts w:asciiTheme="majorHAnsi" w:eastAsiaTheme="minorEastAsia" w:hAnsiTheme="majorHAnsi"/>
      <w:bCs/>
      <w:iCs/>
      <w:color w:val="FFFFFF" w:themeColor="background1"/>
      <w:kern w:val="0"/>
      <w:sz w:val="28"/>
      <w:szCs w:val="22"/>
      <w:shd w:val="clear" w:color="auto" w:fill="156082" w:themeFill="accent1"/>
      <w14:ligatures w14:val="none"/>
    </w:rPr>
  </w:style>
  <w:style w:type="character" w:styleId="SubtleEmphasis">
    <w:name w:val="Subtle Emphasis"/>
    <w:basedOn w:val="DefaultParagraphFont"/>
    <w:uiPriority w:val="19"/>
    <w:qFormat/>
    <w:rsid w:val="0042280C"/>
    <w:rPr>
      <w:i/>
      <w:iCs/>
      <w:color w:val="000000"/>
    </w:rPr>
  </w:style>
  <w:style w:type="character" w:styleId="IntenseEmphasis">
    <w:name w:val="Intense Emphasis"/>
    <w:basedOn w:val="DefaultParagraphFont"/>
    <w:uiPriority w:val="21"/>
    <w:qFormat/>
    <w:rsid w:val="0042280C"/>
    <w:rPr>
      <w:b/>
      <w:bCs/>
      <w:i/>
      <w:iCs/>
      <w:color w:val="156082" w:themeColor="accent1"/>
    </w:rPr>
  </w:style>
  <w:style w:type="character" w:styleId="SubtleReference">
    <w:name w:val="Subtle Reference"/>
    <w:basedOn w:val="DefaultParagraphFont"/>
    <w:uiPriority w:val="31"/>
    <w:qFormat/>
    <w:rsid w:val="0042280C"/>
    <w:rPr>
      <w:smallCaps/>
      <w:color w:val="000000"/>
      <w:u w:val="single"/>
    </w:rPr>
  </w:style>
  <w:style w:type="character" w:styleId="IntenseReference">
    <w:name w:val="Intense Reference"/>
    <w:basedOn w:val="DefaultParagraphFont"/>
    <w:uiPriority w:val="32"/>
    <w:qFormat/>
    <w:rsid w:val="0042280C"/>
    <w:rPr>
      <w:b w:val="0"/>
      <w:bCs/>
      <w:smallCaps/>
      <w:color w:val="156082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42280C"/>
    <w:rPr>
      <w:b/>
      <w:bCs/>
      <w:caps/>
      <w:smallCaps w:val="0"/>
      <w:color w:val="0E2841" w:themeColor="text2"/>
      <w:spacing w:val="10"/>
    </w:rPr>
  </w:style>
  <w:style w:type="paragraph" w:styleId="TOCHeading">
    <w:name w:val="TOC Heading"/>
    <w:basedOn w:val="Heading1"/>
    <w:next w:val="Normal"/>
    <w:uiPriority w:val="39"/>
    <w:unhideWhenUsed/>
    <w:qFormat/>
    <w:rsid w:val="0042280C"/>
    <w:pPr>
      <w:spacing w:before="480" w:line="264" w:lineRule="auto"/>
      <w:outlineLvl w:val="9"/>
    </w:pPr>
    <w:rPr>
      <w:b/>
    </w:rPr>
  </w:style>
  <w:style w:type="paragraph" w:customStyle="1" w:styleId="PersonalName">
    <w:name w:val="Personal Name"/>
    <w:basedOn w:val="Title"/>
    <w:qFormat/>
    <w:rsid w:val="0042280C"/>
    <w:rPr>
      <w:b/>
      <w:caps/>
      <w:color w:val="000000"/>
      <w:sz w:val="28"/>
      <w:szCs w:val="28"/>
    </w:rPr>
  </w:style>
  <w:style w:type="character" w:customStyle="1" w:styleId="bibrecord-highlight-user">
    <w:name w:val="bibrecord-highlight-user"/>
    <w:basedOn w:val="DefaultParagraphFont"/>
    <w:rsid w:val="0042280C"/>
  </w:style>
  <w:style w:type="paragraph" w:styleId="FootnoteText">
    <w:name w:val="footnote text"/>
    <w:basedOn w:val="Normal"/>
    <w:link w:val="FootnoteTextChar"/>
    <w:uiPriority w:val="99"/>
    <w:unhideWhenUsed/>
    <w:rsid w:val="0042280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2280C"/>
    <w:rPr>
      <w:kern w:val="0"/>
      <w:sz w:val="20"/>
      <w:szCs w:val="20"/>
      <w14:ligatures w14:val="none"/>
    </w:rPr>
  </w:style>
  <w:style w:type="character" w:styleId="FootnoteReference">
    <w:name w:val="footnote reference"/>
    <w:basedOn w:val="DefaultParagraphFont"/>
    <w:uiPriority w:val="99"/>
    <w:unhideWhenUsed/>
    <w:rsid w:val="0042280C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42280C"/>
    <w:rPr>
      <w:color w:val="96607D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228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280C"/>
    <w:rPr>
      <w:kern w:val="0"/>
      <w:sz w:val="21"/>
      <w:szCs w:val="22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42280C"/>
  </w:style>
  <w:style w:type="paragraph" w:styleId="TOC2">
    <w:name w:val="toc 2"/>
    <w:basedOn w:val="Normal"/>
    <w:next w:val="Normal"/>
    <w:autoRedefine/>
    <w:uiPriority w:val="39"/>
    <w:unhideWhenUsed/>
    <w:rsid w:val="0042280C"/>
    <w:pPr>
      <w:spacing w:before="120" w:after="0"/>
      <w:ind w:left="210"/>
    </w:pPr>
    <w:rPr>
      <w:b/>
      <w:bCs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42280C"/>
    <w:pPr>
      <w:spacing w:after="0"/>
      <w:ind w:left="420"/>
    </w:pPr>
    <w:rPr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42280C"/>
    <w:pPr>
      <w:tabs>
        <w:tab w:val="right" w:leader="dot" w:pos="9016"/>
      </w:tabs>
      <w:spacing w:before="120" w:after="0" w:line="360" w:lineRule="auto"/>
    </w:pPr>
    <w:rPr>
      <w:b/>
      <w:bCs/>
      <w:i/>
      <w:iCs/>
      <w:sz w:val="24"/>
      <w:szCs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42280C"/>
    <w:pPr>
      <w:spacing w:after="0"/>
      <w:ind w:left="63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42280C"/>
    <w:pPr>
      <w:spacing w:after="0"/>
      <w:ind w:left="84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42280C"/>
    <w:pPr>
      <w:spacing w:after="0"/>
      <w:ind w:left="105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42280C"/>
    <w:pPr>
      <w:spacing w:after="0"/>
      <w:ind w:left="126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42280C"/>
    <w:pPr>
      <w:spacing w:after="0"/>
      <w:ind w:left="147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42280C"/>
    <w:pPr>
      <w:spacing w:after="0"/>
      <w:ind w:left="1680"/>
    </w:pPr>
    <w:rPr>
      <w:sz w:val="20"/>
      <w:szCs w:val="20"/>
    </w:rPr>
  </w:style>
  <w:style w:type="table" w:styleId="GridTable1Light-Accent1">
    <w:name w:val="Grid Table 1 Light Accent 1"/>
    <w:basedOn w:val="TableNormal"/>
    <w:uiPriority w:val="46"/>
    <w:rsid w:val="00643D4D"/>
    <w:tblPr>
      <w:tblStyleRowBandSize w:val="1"/>
      <w:tblStyleColBandSize w:val="1"/>
      <w:tblBorders>
        <w:top w:val="single" w:sz="4" w:space="0" w:color="83CAEB" w:themeColor="accent1" w:themeTint="66"/>
        <w:left w:val="single" w:sz="4" w:space="0" w:color="83CAEB" w:themeColor="accent1" w:themeTint="66"/>
        <w:bottom w:val="single" w:sz="4" w:space="0" w:color="83CAEB" w:themeColor="accent1" w:themeTint="66"/>
        <w:right w:val="single" w:sz="4" w:space="0" w:color="83CAEB" w:themeColor="accent1" w:themeTint="66"/>
        <w:insideH w:val="single" w:sz="4" w:space="0" w:color="83CAEB" w:themeColor="accent1" w:themeTint="66"/>
        <w:insideV w:val="single" w:sz="4" w:space="0" w:color="83CAEB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45B0E1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45B0E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5Dark-Accent1">
    <w:name w:val="Grid Table 5 Dark Accent 1"/>
    <w:basedOn w:val="TableNormal"/>
    <w:uiPriority w:val="50"/>
    <w:rsid w:val="00643D4D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1E4F5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156082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156082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156082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156082" w:themeFill="accent1"/>
      </w:tcPr>
    </w:tblStylePr>
    <w:tblStylePr w:type="band1Vert">
      <w:tblPr/>
      <w:tcPr>
        <w:shd w:val="clear" w:color="auto" w:fill="83CAEB" w:themeFill="accent1" w:themeFillTint="66"/>
      </w:tcPr>
    </w:tblStylePr>
    <w:tblStylePr w:type="band1Horz">
      <w:tblPr/>
      <w:tcPr>
        <w:shd w:val="clear" w:color="auto" w:fill="83CAEB" w:themeFill="accent1" w:themeFillTint="66"/>
      </w:tcPr>
    </w:tblStylePr>
  </w:style>
  <w:style w:type="table" w:styleId="ListTable7ColourfulAccent1">
    <w:name w:val="List Table 7 Colorful Accent 1"/>
    <w:basedOn w:val="TableNormal"/>
    <w:uiPriority w:val="52"/>
    <w:rsid w:val="00643D4D"/>
    <w:rPr>
      <w:color w:val="0F476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156082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156082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156082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156082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6303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3037"/>
    <w:rPr>
      <w:rFonts w:ascii="Segoe UI" w:hAnsi="Segoe UI" w:cs="Segoe UI"/>
      <w:kern w:val="0"/>
      <w:sz w:val="18"/>
      <w:szCs w:val="18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4405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8DDADBE-EDE0-466C-B75E-E772DFBCAD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1</TotalTime>
  <Pages>5</Pages>
  <Words>4176</Words>
  <Characters>23806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a van der Horst</dc:creator>
  <cp:keywords/>
  <dc:description/>
  <cp:lastModifiedBy>Lara van der Horst</cp:lastModifiedBy>
  <cp:revision>15</cp:revision>
  <dcterms:created xsi:type="dcterms:W3CDTF">2025-10-14T18:30:00Z</dcterms:created>
  <dcterms:modified xsi:type="dcterms:W3CDTF">2025-11-06T20:38:00Z</dcterms:modified>
</cp:coreProperties>
</file>